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9106897" w14:textId="22439B01" w:rsidR="0083732A" w:rsidRPr="00951063" w:rsidRDefault="00113098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951063">
        <w:rPr>
          <w:rFonts w:ascii="Times New Roman" w:hAnsi="Times New Roman" w:cs="Times New Roman"/>
          <w:b/>
          <w:sz w:val="20"/>
          <w:szCs w:val="20"/>
          <w:lang w:val="en-US"/>
        </w:rPr>
        <w:t>Table 1</w:t>
      </w:r>
      <w:r w:rsidR="004275C4" w:rsidRPr="00951063">
        <w:rPr>
          <w:rFonts w:ascii="Times New Roman" w:hAnsi="Times New Roman" w:cs="Times New Roman"/>
          <w:b/>
          <w:sz w:val="20"/>
          <w:szCs w:val="20"/>
          <w:lang w:val="en-US"/>
        </w:rPr>
        <w:t>a</w:t>
      </w:r>
      <w:r w:rsidRPr="00951063">
        <w:rPr>
          <w:rFonts w:ascii="Times New Roman" w:hAnsi="Times New Roman" w:cs="Times New Roman"/>
          <w:b/>
          <w:sz w:val="20"/>
          <w:szCs w:val="20"/>
          <w:lang w:val="en-US"/>
        </w:rPr>
        <w:t xml:space="preserve">. Summary of included </w:t>
      </w:r>
      <w:r w:rsidR="0073735D" w:rsidRPr="00951063">
        <w:rPr>
          <w:rFonts w:ascii="Times New Roman" w:hAnsi="Times New Roman" w:cs="Times New Roman"/>
          <w:b/>
          <w:sz w:val="20"/>
          <w:szCs w:val="20"/>
          <w:lang w:val="en-US"/>
        </w:rPr>
        <w:t xml:space="preserve">ranibizumab </w:t>
      </w:r>
      <w:r w:rsidRPr="00951063">
        <w:rPr>
          <w:rFonts w:ascii="Times New Roman" w:hAnsi="Times New Roman" w:cs="Times New Roman"/>
          <w:b/>
          <w:sz w:val="20"/>
          <w:szCs w:val="20"/>
          <w:lang w:val="en-US"/>
        </w:rPr>
        <w:t>studies</w:t>
      </w:r>
      <w:r w:rsidR="003E7E5A" w:rsidRPr="00951063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follow-up of 12 months</w:t>
      </w:r>
      <w:r w:rsidRPr="00951063">
        <w:rPr>
          <w:rFonts w:ascii="Times New Roman" w:hAnsi="Times New Roman" w:cs="Times New Roman"/>
          <w:b/>
          <w:sz w:val="20"/>
          <w:szCs w:val="20"/>
          <w:lang w:val="en-US"/>
        </w:rPr>
        <w:t>.</w:t>
      </w:r>
    </w:p>
    <w:tbl>
      <w:tblPr>
        <w:tblStyle w:val="TableGrid"/>
        <w:tblW w:w="13745" w:type="dxa"/>
        <w:tblLayout w:type="fixed"/>
        <w:tblLook w:val="04A0" w:firstRow="1" w:lastRow="0" w:firstColumn="1" w:lastColumn="0" w:noHBand="0" w:noVBand="1"/>
      </w:tblPr>
      <w:tblGrid>
        <w:gridCol w:w="1696"/>
        <w:gridCol w:w="1701"/>
        <w:gridCol w:w="1418"/>
        <w:gridCol w:w="1843"/>
        <w:gridCol w:w="1559"/>
        <w:gridCol w:w="1701"/>
        <w:gridCol w:w="2693"/>
        <w:gridCol w:w="1134"/>
      </w:tblGrid>
      <w:tr w:rsidR="0064427C" w:rsidRPr="00951063" w14:paraId="31C3A0FF" w14:textId="77777777" w:rsidTr="00DE157E">
        <w:trPr>
          <w:trHeight w:val="920"/>
        </w:trPr>
        <w:tc>
          <w:tcPr>
            <w:tcW w:w="1696" w:type="dxa"/>
          </w:tcPr>
          <w:p w14:paraId="6A1D184F" w14:textId="502424ED" w:rsidR="0064427C" w:rsidRPr="00951063" w:rsidRDefault="0064427C" w:rsidP="00951063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Author (date); name; NCT</w:t>
            </w:r>
          </w:p>
        </w:tc>
        <w:tc>
          <w:tcPr>
            <w:tcW w:w="1701" w:type="dxa"/>
          </w:tcPr>
          <w:p w14:paraId="793A80D0" w14:textId="34C30540" w:rsidR="0064427C" w:rsidRPr="00951063" w:rsidRDefault="0064427C" w:rsidP="00951063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Design</w:t>
            </w:r>
          </w:p>
        </w:tc>
        <w:tc>
          <w:tcPr>
            <w:tcW w:w="1418" w:type="dxa"/>
          </w:tcPr>
          <w:p w14:paraId="546C9DE7" w14:textId="527872E7" w:rsidR="0064427C" w:rsidRPr="00951063" w:rsidRDefault="0064427C" w:rsidP="00951063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atients (N)</w:t>
            </w:r>
          </w:p>
        </w:tc>
        <w:tc>
          <w:tcPr>
            <w:tcW w:w="1843" w:type="dxa"/>
          </w:tcPr>
          <w:p w14:paraId="65F287F3" w14:textId="2F32E04B" w:rsidR="0064427C" w:rsidRPr="00951063" w:rsidRDefault="0064427C" w:rsidP="00951063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Treatment arm</w:t>
            </w:r>
          </w:p>
        </w:tc>
        <w:tc>
          <w:tcPr>
            <w:tcW w:w="1559" w:type="dxa"/>
          </w:tcPr>
          <w:p w14:paraId="3288D8BB" w14:textId="4DD358F7" w:rsidR="0064427C" w:rsidRPr="00951063" w:rsidRDefault="0064427C" w:rsidP="00951063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No. of injections per patient; mean (SD)</w:t>
            </w:r>
          </w:p>
        </w:tc>
        <w:tc>
          <w:tcPr>
            <w:tcW w:w="1701" w:type="dxa"/>
          </w:tcPr>
          <w:p w14:paraId="245657BC" w14:textId="557988FB" w:rsidR="0064427C" w:rsidRPr="00951063" w:rsidRDefault="0064427C" w:rsidP="00951063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Treatment regimen: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, PRN, TAE</w:t>
            </w:r>
          </w:p>
        </w:tc>
        <w:tc>
          <w:tcPr>
            <w:tcW w:w="2693" w:type="dxa"/>
          </w:tcPr>
          <w:p w14:paraId="1F7094B3" w14:textId="3951D725" w:rsidR="0064427C" w:rsidRPr="00951063" w:rsidRDefault="0064427C" w:rsidP="00951063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Baseline BVCA and CFT</w:t>
            </w:r>
          </w:p>
        </w:tc>
        <w:tc>
          <w:tcPr>
            <w:tcW w:w="1134" w:type="dxa"/>
          </w:tcPr>
          <w:p w14:paraId="303D110B" w14:textId="36AF12B8" w:rsidR="0064427C" w:rsidRPr="00951063" w:rsidRDefault="0064427C" w:rsidP="00951063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Reference</w:t>
            </w:r>
          </w:p>
        </w:tc>
      </w:tr>
      <w:tr w:rsidR="00923F8B" w:rsidRPr="00951063" w14:paraId="27AC4E91" w14:textId="77777777" w:rsidTr="00DE157E">
        <w:tc>
          <w:tcPr>
            <w:tcW w:w="13745" w:type="dxa"/>
            <w:gridSpan w:val="8"/>
            <w:shd w:val="clear" w:color="auto" w:fill="F2F2F2" w:themeFill="background1" w:themeFillShade="F2"/>
          </w:tcPr>
          <w:p w14:paraId="32C0C0AC" w14:textId="45FDF5AF" w:rsidR="00923F8B" w:rsidRPr="00951063" w:rsidRDefault="00923F8B" w:rsidP="00951063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RCTs </w:t>
            </w:r>
          </w:p>
        </w:tc>
      </w:tr>
      <w:tr w:rsidR="0064427C" w:rsidRPr="00951063" w14:paraId="4AB7385E" w14:textId="77777777" w:rsidTr="00DE157E">
        <w:tc>
          <w:tcPr>
            <w:tcW w:w="1696" w:type="dxa"/>
          </w:tcPr>
          <w:p w14:paraId="3C6D6EB7" w14:textId="012E826E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erger (2015); NCT01135914</w:t>
            </w:r>
          </w:p>
        </w:tc>
        <w:tc>
          <w:tcPr>
            <w:tcW w:w="1701" w:type="dxa"/>
          </w:tcPr>
          <w:p w14:paraId="4D3D23BE" w14:textId="504C947E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ulticenter, open-label, parallel-group</w:t>
            </w:r>
          </w:p>
        </w:tc>
        <w:tc>
          <w:tcPr>
            <w:tcW w:w="1418" w:type="dxa"/>
          </w:tcPr>
          <w:p w14:paraId="29EE1743" w14:textId="678F1D39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N=75 patients </w:t>
            </w:r>
          </w:p>
          <w:p w14:paraId="52A95AFA" w14:textId="77777777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3D9111E1" w14:textId="302132B4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0167C720" w14:textId="70E557E0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mg RAN</w:t>
            </w:r>
          </w:p>
        </w:tc>
        <w:tc>
          <w:tcPr>
            <w:tcW w:w="1559" w:type="dxa"/>
          </w:tcPr>
          <w:p w14:paraId="13B4A2DC" w14:textId="4C9CED7D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.2 (2.8)</w:t>
            </w:r>
          </w:p>
        </w:tc>
        <w:tc>
          <w:tcPr>
            <w:tcW w:w="1701" w:type="dxa"/>
          </w:tcPr>
          <w:p w14:paraId="5BD6D078" w14:textId="0460E16C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693" w:type="dxa"/>
          </w:tcPr>
          <w:p w14:paraId="3FC0C40A" w14:textId="479E2CFD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VCA study eye, letters, mean (SD):</w:t>
            </w:r>
          </w:p>
          <w:p w14:paraId="544025ED" w14:textId="6A65DA3C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RAN 0.5mg: 63.1 (10.6) </w:t>
            </w:r>
          </w:p>
          <w:p w14:paraId="04789886" w14:textId="217FED80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43C71068" w14:textId="4D11E448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CRT study eye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, mean (SD):</w:t>
            </w:r>
          </w:p>
          <w:p w14:paraId="054EB6B3" w14:textId="07581CF8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5mg: 448.5 (136.6)</w:t>
            </w:r>
            <w:r w:rsidRPr="00951063" w:rsidDel="00A7358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2BC1F3EB" w14:textId="78D9B11F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ZXJnZXI8L0F1dGhvcj48WWVhcj4yMDE1PC9ZZWFyPjxS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ZXJnZXI8L0F1dGhvcj48WWVhcj4yMDE1PC9ZZWFyPjxS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0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398F5085" w14:textId="77777777" w:rsidTr="00DE157E">
        <w:tc>
          <w:tcPr>
            <w:tcW w:w="1696" w:type="dxa"/>
          </w:tcPr>
          <w:p w14:paraId="2249A8A7" w14:textId="7A8B8FB9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ressler (2016)</w:t>
            </w:r>
          </w:p>
        </w:tc>
        <w:tc>
          <w:tcPr>
            <w:tcW w:w="1701" w:type="dxa"/>
          </w:tcPr>
          <w:p w14:paraId="7ED7C8E2" w14:textId="5715B6C0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st-hoc analysis, multicenter,</w:t>
            </w:r>
          </w:p>
        </w:tc>
        <w:tc>
          <w:tcPr>
            <w:tcW w:w="1418" w:type="dxa"/>
          </w:tcPr>
          <w:p w14:paraId="0C10FDB3" w14:textId="09A261C2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17 eyes (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chronic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ersistent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ME n=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5)</w:t>
            </w:r>
          </w:p>
          <w:p w14:paraId="37428B7A" w14:textId="77777777" w:rsidR="0064427C" w:rsidRPr="00951063" w:rsidDel="00E67F15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0EED8716" w14:textId="033C6F5F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 mg RAN</w:t>
            </w:r>
          </w:p>
        </w:tc>
        <w:tc>
          <w:tcPr>
            <w:tcW w:w="1559" w:type="dxa"/>
          </w:tcPr>
          <w:p w14:paraId="76E6B02D" w14:textId="71DF352F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 (2)</w:t>
            </w:r>
          </w:p>
        </w:tc>
        <w:tc>
          <w:tcPr>
            <w:tcW w:w="1701" w:type="dxa"/>
          </w:tcPr>
          <w:p w14:paraId="49642092" w14:textId="13D8955C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 x4, then PRN</w:t>
            </w:r>
          </w:p>
        </w:tc>
        <w:tc>
          <w:tcPr>
            <w:tcW w:w="2693" w:type="dxa"/>
          </w:tcPr>
          <w:p w14:paraId="07662D75" w14:textId="456A7B73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 (letters), median (IQR):</w:t>
            </w:r>
          </w:p>
          <w:p w14:paraId="2142691E" w14:textId="7523610E" w:rsidR="0064427C" w:rsidRPr="00951063" w:rsidDel="00E67F15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5 (58 to 71)</w:t>
            </w:r>
          </w:p>
        </w:tc>
        <w:tc>
          <w:tcPr>
            <w:tcW w:w="1134" w:type="dxa"/>
          </w:tcPr>
          <w:p w14:paraId="7B279BC2" w14:textId="0BC556BF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Vzc2xlcjwvQXV0aG9yPjxZZWFyPjIwMTY8L1llYXI+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Vzc2xlcjwvQXV0aG9yPjxZZWFyPjIwMTY8L1llYXI+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2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1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25C9FA71" w14:textId="77777777" w:rsidTr="00DE157E">
        <w:tc>
          <w:tcPr>
            <w:tcW w:w="1696" w:type="dxa"/>
          </w:tcPr>
          <w:p w14:paraId="712E2302" w14:textId="700EC58D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ressler (2016)</w:t>
            </w:r>
          </w:p>
        </w:tc>
        <w:tc>
          <w:tcPr>
            <w:tcW w:w="1701" w:type="dxa"/>
          </w:tcPr>
          <w:p w14:paraId="709A4796" w14:textId="306B3120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st-hoc analysis, multicenter</w:t>
            </w:r>
          </w:p>
        </w:tc>
        <w:tc>
          <w:tcPr>
            <w:tcW w:w="1418" w:type="dxa"/>
          </w:tcPr>
          <w:p w14:paraId="0F420F96" w14:textId="2A8D7438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17 eyes (no persistent DME n=22)</w:t>
            </w:r>
          </w:p>
          <w:p w14:paraId="22138AB2" w14:textId="77777777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69B927A5" w14:textId="0FB04C39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7F32E358" w14:textId="7057A2EA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 mg RAN</w:t>
            </w:r>
          </w:p>
        </w:tc>
        <w:tc>
          <w:tcPr>
            <w:tcW w:w="1559" w:type="dxa"/>
          </w:tcPr>
          <w:p w14:paraId="5B3041EE" w14:textId="4284D574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 (2)</w:t>
            </w:r>
          </w:p>
        </w:tc>
        <w:tc>
          <w:tcPr>
            <w:tcW w:w="1701" w:type="dxa"/>
          </w:tcPr>
          <w:p w14:paraId="6DAF1368" w14:textId="0B01B2AD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 x4, then PRN</w:t>
            </w:r>
          </w:p>
        </w:tc>
        <w:tc>
          <w:tcPr>
            <w:tcW w:w="2693" w:type="dxa"/>
          </w:tcPr>
          <w:p w14:paraId="6A9863BC" w14:textId="4D434ABB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 (letters), median (IQR):</w:t>
            </w:r>
          </w:p>
          <w:p w14:paraId="5E489137" w14:textId="671FB367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5 (56 to 71)</w:t>
            </w:r>
          </w:p>
        </w:tc>
        <w:tc>
          <w:tcPr>
            <w:tcW w:w="1134" w:type="dxa"/>
          </w:tcPr>
          <w:p w14:paraId="3973AD3E" w14:textId="2C9D98F5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Vzc2xlcjwvQXV0aG9yPjxZZWFyPjIwMTY8L1llYXI+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Vzc2xlcjwvQXV0aG9yPjxZZWFyPjIwMTY8L1llYXI+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2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1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768418B6" w14:textId="77777777" w:rsidTr="00DE157E">
        <w:tc>
          <w:tcPr>
            <w:tcW w:w="1696" w:type="dxa"/>
          </w:tcPr>
          <w:p w14:paraId="3C6E0C85" w14:textId="3CE86FB5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rown (2013); RIDE (NCT00473382) </w:t>
            </w:r>
          </w:p>
        </w:tc>
        <w:tc>
          <w:tcPr>
            <w:tcW w:w="1701" w:type="dxa"/>
          </w:tcPr>
          <w:p w14:paraId="79353D94" w14:textId="5C607B9A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Double-blinded, placebo-controlled, multicenter, Phase III </w:t>
            </w:r>
          </w:p>
          <w:p w14:paraId="0A885061" w14:textId="77777777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64E30ECD" w14:textId="77777777" w:rsidR="0064427C" w:rsidRPr="00951063" w:rsidDel="00746462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2B8C9880" w14:textId="380B4F52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ults with DME (n=759) N=250 0.3mg RAN</w:t>
            </w:r>
          </w:p>
          <w:p w14:paraId="75BBA90F" w14:textId="08AEFC69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3B519571" w14:textId="365D60F4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 mg RAN</w:t>
            </w:r>
          </w:p>
        </w:tc>
        <w:tc>
          <w:tcPr>
            <w:tcW w:w="1559" w:type="dxa"/>
          </w:tcPr>
          <w:p w14:paraId="69BCDB49" w14:textId="50ECCC40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.6 (2.6)</w:t>
            </w:r>
          </w:p>
        </w:tc>
        <w:tc>
          <w:tcPr>
            <w:tcW w:w="1701" w:type="dxa"/>
          </w:tcPr>
          <w:p w14:paraId="43DEE698" w14:textId="655E324F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693" w:type="dxa"/>
          </w:tcPr>
          <w:p w14:paraId="0B1F11D0" w14:textId="77777777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 (letters), mean (SD):</w:t>
            </w:r>
          </w:p>
          <w:p w14:paraId="5EC9851D" w14:textId="77777777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3mg = 56.1 (12.2)</w:t>
            </w:r>
          </w:p>
          <w:p w14:paraId="0097BCF6" w14:textId="77777777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7404955B" w14:textId="0900D929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CFT, mean (SD)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:</w:t>
            </w:r>
          </w:p>
          <w:p w14:paraId="59412730" w14:textId="5FE40C18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3mg = 478.6 (162.3)</w:t>
            </w:r>
          </w:p>
        </w:tc>
        <w:tc>
          <w:tcPr>
            <w:tcW w:w="1134" w:type="dxa"/>
          </w:tcPr>
          <w:p w14:paraId="51E26D33" w14:textId="74C68DD0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93bjwvQXV0aG9yPjxZZWFyPjIwMTM8L1llYXI+PFJl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93bjwvQXV0aG9yPjxZZWFyPjIwMTM8L1llYXI+PFJl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2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66ACE4CB" w14:textId="77777777" w:rsidTr="00DE157E">
        <w:tc>
          <w:tcPr>
            <w:tcW w:w="1696" w:type="dxa"/>
          </w:tcPr>
          <w:p w14:paraId="37243ABD" w14:textId="25A8C238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rown (2013); RISE (NCT00473330)</w:t>
            </w:r>
          </w:p>
        </w:tc>
        <w:tc>
          <w:tcPr>
            <w:tcW w:w="1701" w:type="dxa"/>
          </w:tcPr>
          <w:p w14:paraId="4A5DB815" w14:textId="72EFC798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Double-blinded, placebo-controlled, multicenter, Phase III </w:t>
            </w:r>
          </w:p>
          <w:p w14:paraId="62DE28D4" w14:textId="017BC617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6C416D36" w14:textId="2507915A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ults with DME (n=759)</w:t>
            </w:r>
          </w:p>
          <w:p w14:paraId="7FD144AC" w14:textId="7604AE86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252 0.5mg RAN</w:t>
            </w:r>
          </w:p>
        </w:tc>
        <w:tc>
          <w:tcPr>
            <w:tcW w:w="1843" w:type="dxa"/>
          </w:tcPr>
          <w:p w14:paraId="210C3389" w14:textId="566D09B1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mg RAN</w:t>
            </w:r>
          </w:p>
          <w:p w14:paraId="68EE9C7C" w14:textId="77777777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1A447DC3" w14:textId="79823D67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562A2822" w14:textId="66B93C88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.9 (2.2)</w:t>
            </w:r>
          </w:p>
        </w:tc>
        <w:tc>
          <w:tcPr>
            <w:tcW w:w="1701" w:type="dxa"/>
          </w:tcPr>
          <w:p w14:paraId="53AE35CE" w14:textId="0D357084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693" w:type="dxa"/>
          </w:tcPr>
          <w:p w14:paraId="24ADA9FA" w14:textId="22A95CB5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 (letters), mean (SD):</w:t>
            </w:r>
          </w:p>
          <w:p w14:paraId="05E5E5D6" w14:textId="02BCA18C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5mg = 56.9 (11.6)</w:t>
            </w:r>
          </w:p>
          <w:p w14:paraId="54B2E4D4" w14:textId="77777777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526F6837" w14:textId="77777777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CFT, mean (SD)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:</w:t>
            </w:r>
          </w:p>
          <w:p w14:paraId="16FDF148" w14:textId="7EFBCA16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5mg = 463.8 (160.4)</w:t>
            </w:r>
          </w:p>
          <w:p w14:paraId="50995E4E" w14:textId="52A30122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12E7EE47" w14:textId="587EAE61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fldChar w:fldCharType="begin">
                <w:fldData xml:space="preserve">PEVuZE5vdGU+PENpdGU+PEF1dGhvcj5Ccm93bjwvQXV0aG9yPjxZZWFyPjIwMTM8L1llYXI+PFJl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93bjwvQXV0aG9yPjxZZWFyPjIwMTM8L1llYXI+PFJl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2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6A9C4A7D" w14:textId="77777777" w:rsidTr="00DE157E">
        <w:tc>
          <w:tcPr>
            <w:tcW w:w="1696" w:type="dxa"/>
          </w:tcPr>
          <w:p w14:paraId="11D23922" w14:textId="2C97039A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llanan (2017); NCT01492400</w:t>
            </w:r>
          </w:p>
        </w:tc>
        <w:tc>
          <w:tcPr>
            <w:tcW w:w="1701" w:type="dxa"/>
          </w:tcPr>
          <w:p w14:paraId="4F64859E" w14:textId="263A3396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pen-label, parallel-group, multicenter</w:t>
            </w:r>
          </w:p>
        </w:tc>
        <w:tc>
          <w:tcPr>
            <w:tcW w:w="1418" w:type="dxa"/>
          </w:tcPr>
          <w:p w14:paraId="7740E5AD" w14:textId="22ADF5D2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 182 RAN vs. N = 181 DEX implant</w:t>
            </w:r>
          </w:p>
          <w:p w14:paraId="224C4E2A" w14:textId="77777777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5E66D0E5" w14:textId="0FB8095F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3D13D886" w14:textId="08E648A5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ravitreal treatment with DEX implant</w:t>
            </w:r>
          </w:p>
          <w:p w14:paraId="3D666240" w14:textId="7FBFE253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 mg vs.</w:t>
            </w:r>
          </w:p>
          <w:p w14:paraId="2968BA82" w14:textId="3D1A0DC2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5 mg</w:t>
            </w:r>
          </w:p>
        </w:tc>
        <w:tc>
          <w:tcPr>
            <w:tcW w:w="1559" w:type="dxa"/>
          </w:tcPr>
          <w:p w14:paraId="37F8A90D" w14:textId="54801811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85 DEX implant vs. RAN 8.70</w:t>
            </w:r>
          </w:p>
        </w:tc>
        <w:tc>
          <w:tcPr>
            <w:tcW w:w="1701" w:type="dxa"/>
          </w:tcPr>
          <w:p w14:paraId="51AEC5A0" w14:textId="2A527253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693" w:type="dxa"/>
          </w:tcPr>
          <w:p w14:paraId="00F5F3F0" w14:textId="548796AA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an BVCA in study eye, ETDRS letters (SD): RAN 0.5 mg = 60.4 (9.34)</w:t>
            </w:r>
          </w:p>
          <w:p w14:paraId="550EF566" w14:textId="77777777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31C7D47C" w14:textId="75F6242E" w:rsidR="0064427C" w:rsidRPr="00951063" w:rsidRDefault="0064427C" w:rsidP="009510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Mean CRT in study eye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 (SD): 471 (140)</w:t>
            </w:r>
          </w:p>
        </w:tc>
        <w:tc>
          <w:tcPr>
            <w:tcW w:w="1134" w:type="dxa"/>
          </w:tcPr>
          <w:p w14:paraId="62BF93F7" w14:textId="757ACE4E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DYWxsYW5hbjwvQXV0aG9yPjxZZWFyPjIwMTc8L1llYXI+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DYWxsYW5hbjwvQXV0aG9yPjxZZWFyPjIwMTc8L1llYXI+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3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091E1DC5" w14:textId="77777777" w:rsidTr="00DE157E">
        <w:tc>
          <w:tcPr>
            <w:tcW w:w="1696" w:type="dxa"/>
          </w:tcPr>
          <w:p w14:paraId="1478247A" w14:textId="2610AA9E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ells (2016a); NCT01627249</w:t>
            </w:r>
          </w:p>
        </w:tc>
        <w:tc>
          <w:tcPr>
            <w:tcW w:w="1701" w:type="dxa"/>
          </w:tcPr>
          <w:p w14:paraId="0CF91766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ost-hoc, exploratory analysis </w:t>
            </w:r>
          </w:p>
          <w:p w14:paraId="601C297F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2B7292B8" w14:textId="4E32847F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N=660; RAN CST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B3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00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: N=50</w:t>
            </w:r>
          </w:p>
          <w:p w14:paraId="3370CA6C" w14:textId="77777777" w:rsidR="0064427C" w:rsidRPr="00951063" w:rsidDel="00494A0E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0912708C" w14:textId="725125EA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0.3 mg RAN </w:t>
            </w:r>
          </w:p>
        </w:tc>
        <w:tc>
          <w:tcPr>
            <w:tcW w:w="1559" w:type="dxa"/>
          </w:tcPr>
          <w:p w14:paraId="41560144" w14:textId="06FF78EF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.7 (1.9)</w:t>
            </w:r>
          </w:p>
        </w:tc>
        <w:tc>
          <w:tcPr>
            <w:tcW w:w="1701" w:type="dxa"/>
          </w:tcPr>
          <w:p w14:paraId="23746023" w14:textId="597A3BD3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N</w:t>
            </w:r>
          </w:p>
        </w:tc>
        <w:tc>
          <w:tcPr>
            <w:tcW w:w="2693" w:type="dxa"/>
          </w:tcPr>
          <w:p w14:paraId="4298D7CF" w14:textId="6DDA3E1B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 (letters), mean (SD): 55.5 (10.5)</w:t>
            </w:r>
          </w:p>
        </w:tc>
        <w:tc>
          <w:tcPr>
            <w:tcW w:w="1134" w:type="dxa"/>
          </w:tcPr>
          <w:p w14:paraId="092FC826" w14:textId="5814DB81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XZWxsczwvQXV0aG9yPjxZZWFyPjIwMTY8L1llYXI+PFJl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XZWxsczwvQXV0aG9yPjxZZWFyPjIwMTY8L1llYXI+PFJl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6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077171CF" w14:textId="77777777" w:rsidTr="00DE157E">
        <w:tc>
          <w:tcPr>
            <w:tcW w:w="1696" w:type="dxa"/>
          </w:tcPr>
          <w:p w14:paraId="08E27C7F" w14:textId="2C84128F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ells (2016a); NCT01627249</w:t>
            </w:r>
          </w:p>
        </w:tc>
        <w:tc>
          <w:tcPr>
            <w:tcW w:w="1701" w:type="dxa"/>
          </w:tcPr>
          <w:p w14:paraId="609C9015" w14:textId="0E54C60A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ost-hoc, exploratory analysis </w:t>
            </w:r>
          </w:p>
          <w:p w14:paraId="36410400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61AF6278" w14:textId="67C030AB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6C230E0F" w14:textId="25C4C8D8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660; RAN CST &lt; 400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:  N=49</w:t>
            </w:r>
          </w:p>
          <w:p w14:paraId="5C009FCA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20617E1F" w14:textId="0959D7D8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57302DA6" w14:textId="55E573F0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-mg RAN IVR</w:t>
            </w:r>
          </w:p>
        </w:tc>
        <w:tc>
          <w:tcPr>
            <w:tcW w:w="1559" w:type="dxa"/>
          </w:tcPr>
          <w:p w14:paraId="69CF9F30" w14:textId="7DFCAEC0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.1 (2.3)</w:t>
            </w:r>
          </w:p>
        </w:tc>
        <w:tc>
          <w:tcPr>
            <w:tcW w:w="1701" w:type="dxa"/>
          </w:tcPr>
          <w:p w14:paraId="13B66798" w14:textId="1B7B71F6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N</w:t>
            </w:r>
          </w:p>
        </w:tc>
        <w:tc>
          <w:tcPr>
            <w:tcW w:w="2693" w:type="dxa"/>
          </w:tcPr>
          <w:p w14:paraId="7C9A46FC" w14:textId="254FF2ED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 (letters), mean (SD): 57.7 (9.1)</w:t>
            </w:r>
          </w:p>
          <w:p w14:paraId="3155E2CC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6E541098" w14:textId="049974AD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20AF7D95" w14:textId="5E774F5A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XZWxsczwvQXV0aG9yPjxZZWFyPjIwMTY8L1llYXI+PFJl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XZWxsczwvQXV0aG9yPjxZZWFyPjIwMTY8L1llYXI+PFJl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6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6B2B3987" w14:textId="77777777" w:rsidTr="00DE157E">
        <w:tc>
          <w:tcPr>
            <w:tcW w:w="1696" w:type="dxa"/>
          </w:tcPr>
          <w:p w14:paraId="2627B9EA" w14:textId="47A25D8C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highlight w:val="green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shibashi (2015); (REVEAL); NCT00989989.</w:t>
            </w:r>
          </w:p>
        </w:tc>
        <w:tc>
          <w:tcPr>
            <w:tcW w:w="1701" w:type="dxa"/>
          </w:tcPr>
          <w:p w14:paraId="63E389DF" w14:textId="338B644A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ouble-blind, multicenter</w:t>
            </w:r>
          </w:p>
        </w:tc>
        <w:tc>
          <w:tcPr>
            <w:tcW w:w="1418" w:type="dxa"/>
          </w:tcPr>
          <w:p w14:paraId="2B2D1025" w14:textId="379B8F39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369; RAN + sham laser (N = 133)</w:t>
            </w:r>
          </w:p>
        </w:tc>
        <w:tc>
          <w:tcPr>
            <w:tcW w:w="1843" w:type="dxa"/>
          </w:tcPr>
          <w:p w14:paraId="7AD13700" w14:textId="5B83C43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RAN 0.5 mg + sham laser </w:t>
            </w:r>
          </w:p>
        </w:tc>
        <w:tc>
          <w:tcPr>
            <w:tcW w:w="1559" w:type="dxa"/>
          </w:tcPr>
          <w:p w14:paraId="6E7B657F" w14:textId="137B391D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.8 (2.94)</w:t>
            </w:r>
          </w:p>
        </w:tc>
        <w:tc>
          <w:tcPr>
            <w:tcW w:w="1701" w:type="dxa"/>
          </w:tcPr>
          <w:p w14:paraId="3B318F44" w14:textId="5D1AF6D0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693" w:type="dxa"/>
          </w:tcPr>
          <w:p w14:paraId="23574D1B" w14:textId="1B49B11E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Mean BVCA ETDRS letters (SD):</w:t>
            </w:r>
          </w:p>
          <w:p w14:paraId="6735D19C" w14:textId="0C721805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8.8 (10.93);</w:t>
            </w:r>
          </w:p>
          <w:p w14:paraId="0B6BC69E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2C72CCD7" w14:textId="751C7C60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Mean CRST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 (SD):</w:t>
            </w:r>
          </w:p>
          <w:p w14:paraId="4B292DB8" w14:textId="67A5560B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19.2 (152.34);</w:t>
            </w:r>
          </w:p>
          <w:p w14:paraId="4737F9DA" w14:textId="4BB651F4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0ABF624F" w14:textId="16D21E1B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Jc2hpYmFzaGk8L0F1dGhvcj48WWVhcj4yMDE1PC9ZZWFy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Jc2hpYmFzaGk8L0F1dGhvcj48WWVhcj4yMDE1PC9ZZWFy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4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1485A0BD" w14:textId="77777777" w:rsidTr="00DE157E">
        <w:tc>
          <w:tcPr>
            <w:tcW w:w="1696" w:type="dxa"/>
          </w:tcPr>
          <w:p w14:paraId="027337F9" w14:textId="13E7F83E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highlight w:val="green"/>
                <w:lang w:val="en-US"/>
              </w:rPr>
            </w:pP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afuente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7); EudraCT trial number 2015-001082-74</w:t>
            </w:r>
          </w:p>
        </w:tc>
        <w:tc>
          <w:tcPr>
            <w:tcW w:w="1701" w:type="dxa"/>
          </w:tcPr>
          <w:p w14:paraId="52ACB829" w14:textId="4BA8B391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ingle-blind controlled;</w:t>
            </w:r>
          </w:p>
          <w:p w14:paraId="7A45C44D" w14:textId="21FDAEC6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ingle center</w:t>
            </w:r>
          </w:p>
          <w:p w14:paraId="702C2DFC" w14:textId="23FBEDB6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2CF22217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33 subjects (42 eyes)</w:t>
            </w:r>
          </w:p>
          <w:p w14:paraId="425FAD4C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69ED0C1D" w14:textId="2848DD9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45F6A035" w14:textId="694C250E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5mg</w:t>
            </w:r>
          </w:p>
        </w:tc>
        <w:tc>
          <w:tcPr>
            <w:tcW w:w="1559" w:type="dxa"/>
          </w:tcPr>
          <w:p w14:paraId="69A538D5" w14:textId="6CE9BAAD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.5 (1.8)</w:t>
            </w:r>
          </w:p>
        </w:tc>
        <w:tc>
          <w:tcPr>
            <w:tcW w:w="1701" w:type="dxa"/>
          </w:tcPr>
          <w:p w14:paraId="004D2135" w14:textId="0EF1B479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 for the first 4 months followed by PRN</w:t>
            </w:r>
          </w:p>
          <w:p w14:paraId="68DC2397" w14:textId="5DD9FE93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693" w:type="dxa"/>
          </w:tcPr>
          <w:p w14:paraId="2C39A4D8" w14:textId="2462DF66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VCA at baseline, mean (SD):</w:t>
            </w:r>
          </w:p>
          <w:p w14:paraId="3A75AA11" w14:textId="259F7400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.88 (12.08)</w:t>
            </w:r>
          </w:p>
          <w:p w14:paraId="1E1B3E55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27B4AF93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CSMT at baseline, mean (SD), 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μm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:</w:t>
            </w:r>
          </w:p>
          <w:p w14:paraId="216CEBC5" w14:textId="2337D18F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49.38 (100.67)</w:t>
            </w:r>
          </w:p>
        </w:tc>
        <w:tc>
          <w:tcPr>
            <w:tcW w:w="1134" w:type="dxa"/>
          </w:tcPr>
          <w:p w14:paraId="32A58FAD" w14:textId="358C0170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MYWZ1ZW50ZTwvQXV0aG9yPjxZZWFyPjIwMTc8L1llYXI+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MYWZ1ZW50ZTwvQXV0aG9yPjxZZWFyPjIwMTc8L1llYXI+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5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2C32A6F3" w14:textId="77777777" w:rsidTr="00DE157E">
        <w:tc>
          <w:tcPr>
            <w:tcW w:w="1696" w:type="dxa"/>
          </w:tcPr>
          <w:p w14:paraId="6D6656CD" w14:textId="677F0B25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highlight w:val="green"/>
                <w:lang w:val="en-US"/>
              </w:rPr>
            </w:pP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ssin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0) (RESOLVE study); NCT00284050</w:t>
            </w:r>
          </w:p>
        </w:tc>
        <w:tc>
          <w:tcPr>
            <w:tcW w:w="1701" w:type="dxa"/>
          </w:tcPr>
          <w:p w14:paraId="0FBDCFD0" w14:textId="1190D01A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ouble-blinded, sham-controlled, multicenter</w:t>
            </w:r>
          </w:p>
        </w:tc>
        <w:tc>
          <w:tcPr>
            <w:tcW w:w="1418" w:type="dxa"/>
          </w:tcPr>
          <w:p w14:paraId="0F412C62" w14:textId="5ECA6682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02 (RAN arm);</w:t>
            </w:r>
          </w:p>
          <w:p w14:paraId="0244979C" w14:textId="15CB79C6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7FDA06DF" w14:textId="5F2E3A0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6A468E92" w14:textId="59A3796D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(0.3 mg, n=51 or 0.5 mg, n=51)</w:t>
            </w:r>
          </w:p>
        </w:tc>
        <w:tc>
          <w:tcPr>
            <w:tcW w:w="1559" w:type="dxa"/>
          </w:tcPr>
          <w:p w14:paraId="569348E6" w14:textId="4BB9D0E1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 (2.5)</w:t>
            </w:r>
          </w:p>
        </w:tc>
        <w:tc>
          <w:tcPr>
            <w:tcW w:w="1701" w:type="dxa"/>
          </w:tcPr>
          <w:p w14:paraId="0AF4427F" w14:textId="02822A09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 (three monthly injections)</w:t>
            </w:r>
          </w:p>
        </w:tc>
        <w:tc>
          <w:tcPr>
            <w:tcW w:w="2693" w:type="dxa"/>
          </w:tcPr>
          <w:p w14:paraId="010B9D39" w14:textId="2B61FC82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VCA, mean (SD):</w:t>
            </w:r>
          </w:p>
          <w:p w14:paraId="00F76EE8" w14:textId="63CF2533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pooled = 60.2 (9.9)</w:t>
            </w:r>
          </w:p>
          <w:p w14:paraId="116D3FAE" w14:textId="1CD2FD28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18C8B6B2" w14:textId="0DD0ADD1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CRT, mean (SD)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: RAN pooled = 455.4 (114.2)</w:t>
            </w:r>
          </w:p>
          <w:p w14:paraId="2FD87718" w14:textId="19A8E4D9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260FC500" w14:textId="219DE513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NYXNzaW48L0F1dGhvcj48WWVhcj4yMDEwPC9ZZWFyPjxS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NYXNzaW48L0F1dGhvcj48WWVhcj4yMDEwPC9ZZWFyPjxS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6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25B47023" w14:textId="77777777" w:rsidTr="00DE157E">
        <w:tc>
          <w:tcPr>
            <w:tcW w:w="1696" w:type="dxa"/>
          </w:tcPr>
          <w:p w14:paraId="568AA6AD" w14:textId="71D5952A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Mitchell (2011) (RESTORE study); NCT00687804</w:t>
            </w:r>
          </w:p>
        </w:tc>
        <w:tc>
          <w:tcPr>
            <w:tcW w:w="1701" w:type="dxa"/>
          </w:tcPr>
          <w:p w14:paraId="099F1EEB" w14:textId="2E900F3D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ouble-blinded, Phase III study, multicenter</w:t>
            </w:r>
          </w:p>
          <w:p w14:paraId="03F26927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64F41F9F" w14:textId="67A55606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046E0C7A" w14:textId="6009E683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345; RAN 0.5mg N=116</w:t>
            </w:r>
          </w:p>
        </w:tc>
        <w:tc>
          <w:tcPr>
            <w:tcW w:w="1843" w:type="dxa"/>
          </w:tcPr>
          <w:p w14:paraId="0CE16583" w14:textId="6AFFA83E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ravitreal RAN (0.5 mg) injection + sham laser</w:t>
            </w:r>
          </w:p>
        </w:tc>
        <w:tc>
          <w:tcPr>
            <w:tcW w:w="1559" w:type="dxa"/>
          </w:tcPr>
          <w:p w14:paraId="72AD375E" w14:textId="398E78EA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.0 (2.81)</w:t>
            </w:r>
          </w:p>
        </w:tc>
        <w:tc>
          <w:tcPr>
            <w:tcW w:w="1701" w:type="dxa"/>
          </w:tcPr>
          <w:p w14:paraId="5725E2C2" w14:textId="6B609125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 (for 3 months) then PRN</w:t>
            </w:r>
          </w:p>
        </w:tc>
        <w:tc>
          <w:tcPr>
            <w:tcW w:w="2693" w:type="dxa"/>
          </w:tcPr>
          <w:p w14:paraId="6341CEF4" w14:textId="4B56A4BC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an BVCA ETDRS letters (SD):</w:t>
            </w:r>
          </w:p>
          <w:p w14:paraId="2E5B186D" w14:textId="3D06BB90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5mg: 64.8 (10.11)</w:t>
            </w:r>
          </w:p>
          <w:p w14:paraId="77C4E7A9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57F824F8" w14:textId="55FA98A3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Mean CRT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 (SD):</w:t>
            </w:r>
          </w:p>
          <w:p w14:paraId="0D0D1145" w14:textId="387F83DA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5mg: 426.6 (118.01)</w:t>
            </w:r>
          </w:p>
          <w:p w14:paraId="495C4122" w14:textId="796C73F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3E00071D" w14:textId="57A7B05E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4BD78274" w14:textId="3F85C28E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NaXRjaGVsbDwvQXV0aG9yPjxZZWFyPjIwMTE8L1llYXI+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NaXRjaGVsbDwvQXV0aG9yPjxZZWFyPjIwMTE8L1llYXI+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10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190E7C03" w14:textId="77777777" w:rsidTr="00DE157E">
        <w:tc>
          <w:tcPr>
            <w:tcW w:w="1696" w:type="dxa"/>
          </w:tcPr>
          <w:p w14:paraId="163EC569" w14:textId="65D8D8C3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epomuceno (2013); NCT01487629</w:t>
            </w:r>
          </w:p>
        </w:tc>
        <w:tc>
          <w:tcPr>
            <w:tcW w:w="1701" w:type="dxa"/>
          </w:tcPr>
          <w:p w14:paraId="77957AF5" w14:textId="7E5BCA5F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ospective</w:t>
            </w:r>
          </w:p>
        </w:tc>
        <w:tc>
          <w:tcPr>
            <w:tcW w:w="1418" w:type="dxa"/>
          </w:tcPr>
          <w:p w14:paraId="3C9AEDDC" w14:textId="0B86E089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45 (60 eyes; IVR = 28 eyes)</w:t>
            </w:r>
          </w:p>
        </w:tc>
        <w:tc>
          <w:tcPr>
            <w:tcW w:w="1843" w:type="dxa"/>
          </w:tcPr>
          <w:p w14:paraId="1EA3E2AC" w14:textId="08518D44" w:rsidR="0064427C" w:rsidRPr="00951063" w:rsidRDefault="0064427C" w:rsidP="00FA1ED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5 mg</w:t>
            </w:r>
          </w:p>
        </w:tc>
        <w:tc>
          <w:tcPr>
            <w:tcW w:w="1559" w:type="dxa"/>
          </w:tcPr>
          <w:p w14:paraId="6C1B8F19" w14:textId="6FB9D466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.67 (0.60)</w:t>
            </w:r>
          </w:p>
        </w:tc>
        <w:tc>
          <w:tcPr>
            <w:tcW w:w="1701" w:type="dxa"/>
          </w:tcPr>
          <w:p w14:paraId="37DF8179" w14:textId="7A3205F5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693" w:type="dxa"/>
          </w:tcPr>
          <w:p w14:paraId="21FE0196" w14:textId="19AF06D5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, mean (SD):</w:t>
            </w:r>
          </w:p>
          <w:p w14:paraId="288F941C" w14:textId="6AA5D120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: 54 (0.06)</w:t>
            </w:r>
          </w:p>
          <w:p w14:paraId="115916AD" w14:textId="21C7B0C2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04D4C804" w14:textId="5BB8B3CA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CST, mean (SD)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: 421.9 (23.1)</w:t>
            </w:r>
          </w:p>
          <w:p w14:paraId="103B9A7B" w14:textId="2F55BAC8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44D4214E" w14:textId="691D30D2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OZXBvbXVjZW5vPC9BdXRob3I+PFllYXI+MjAxMzwvWWVh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OZXBvbXVjZW5vPC9BdXRob3I+PFllYXI+MjAxMzwvWWVh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33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77CE26FA" w14:textId="77777777" w:rsidTr="00DE157E">
        <w:tc>
          <w:tcPr>
            <w:tcW w:w="1696" w:type="dxa"/>
          </w:tcPr>
          <w:p w14:paraId="5BB84E4A" w14:textId="6288744C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guyen (2010); (READ-2); NCT00407381</w:t>
            </w:r>
          </w:p>
        </w:tc>
        <w:tc>
          <w:tcPr>
            <w:tcW w:w="1701" w:type="dxa"/>
          </w:tcPr>
          <w:p w14:paraId="160BACBA" w14:textId="4951DE26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ospective, Phase II, interventional, multicenter</w:t>
            </w:r>
          </w:p>
          <w:p w14:paraId="43396933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47BD5944" w14:textId="53305574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46166B75" w14:textId="702179D4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26 (RAN 0.5 mg N=33 eyes)</w:t>
            </w:r>
          </w:p>
        </w:tc>
        <w:tc>
          <w:tcPr>
            <w:tcW w:w="1843" w:type="dxa"/>
          </w:tcPr>
          <w:p w14:paraId="6525349A" w14:textId="1FF66175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0.5 mg RAN </w:t>
            </w:r>
          </w:p>
        </w:tc>
        <w:tc>
          <w:tcPr>
            <w:tcW w:w="1559" w:type="dxa"/>
          </w:tcPr>
          <w:p w14:paraId="54DD8D5F" w14:textId="33F6CDD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.3</w:t>
            </w:r>
          </w:p>
        </w:tc>
        <w:tc>
          <w:tcPr>
            <w:tcW w:w="1701" w:type="dxa"/>
          </w:tcPr>
          <w:p w14:paraId="2EBE17E7" w14:textId="784D9F19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 at baseline and month months 1,3, and 5, then PRN</w:t>
            </w:r>
          </w:p>
        </w:tc>
        <w:tc>
          <w:tcPr>
            <w:tcW w:w="2693" w:type="dxa"/>
          </w:tcPr>
          <w:p w14:paraId="35636937" w14:textId="6F7589B6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Mean BVCA ETDRS letters: </w:t>
            </w:r>
          </w:p>
          <w:p w14:paraId="0B30FA2A" w14:textId="131DF1E1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5mg = 24.85</w:t>
            </w:r>
          </w:p>
          <w:p w14:paraId="0D08AC4B" w14:textId="2F28D31F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5F5FF4A0" w14:textId="5A6CE3FB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o CFT data</w:t>
            </w:r>
          </w:p>
        </w:tc>
        <w:tc>
          <w:tcPr>
            <w:tcW w:w="1134" w:type="dxa"/>
          </w:tcPr>
          <w:p w14:paraId="050B235E" w14:textId="3942CCBC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OZ3V5ZW48L0F1dGhvcj48WWVhcj4yMDEwPC9ZZWFyPjxS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OZ3V5ZW48L0F1dGhvcj48WWVhcj4yMDEwPC9ZZWFyPjxS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34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4821CD8B" w14:textId="77777777" w:rsidTr="00DE157E">
        <w:tc>
          <w:tcPr>
            <w:tcW w:w="1696" w:type="dxa"/>
          </w:tcPr>
          <w:p w14:paraId="2C548C0F" w14:textId="10D0B7DF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yne (2017); (TREX-DME); NCT01934556</w:t>
            </w:r>
          </w:p>
        </w:tc>
        <w:tc>
          <w:tcPr>
            <w:tcW w:w="1701" w:type="dxa"/>
          </w:tcPr>
          <w:p w14:paraId="652BBCFE" w14:textId="64C74810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rospective, Phase I/II,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ulticenter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</w:t>
            </w:r>
          </w:p>
          <w:p w14:paraId="428DD8F7" w14:textId="59FE3E94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ntrolled</w:t>
            </w:r>
          </w:p>
        </w:tc>
        <w:tc>
          <w:tcPr>
            <w:tcW w:w="1418" w:type="dxa"/>
          </w:tcPr>
          <w:p w14:paraId="56C95A70" w14:textId="66150E32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50 eyes (116 patients); (TREX; 60 eyes)</w:t>
            </w:r>
          </w:p>
        </w:tc>
        <w:tc>
          <w:tcPr>
            <w:tcW w:w="1843" w:type="dxa"/>
          </w:tcPr>
          <w:p w14:paraId="059F6B4F" w14:textId="4F5822D9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VR 0.3mg</w:t>
            </w:r>
          </w:p>
        </w:tc>
        <w:tc>
          <w:tcPr>
            <w:tcW w:w="1559" w:type="dxa"/>
          </w:tcPr>
          <w:p w14:paraId="631ED4E1" w14:textId="50487870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.7</w:t>
            </w:r>
          </w:p>
        </w:tc>
        <w:tc>
          <w:tcPr>
            <w:tcW w:w="1701" w:type="dxa"/>
          </w:tcPr>
          <w:p w14:paraId="4FE46966" w14:textId="52856920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693" w:type="dxa"/>
          </w:tcPr>
          <w:p w14:paraId="2F5F1C23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, mean ETDRS letters:</w:t>
            </w:r>
          </w:p>
          <w:p w14:paraId="49D9B2D6" w14:textId="5C270922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5.1</w:t>
            </w:r>
          </w:p>
          <w:p w14:paraId="60964354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3FAEA012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Mean CRT (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):</w:t>
            </w:r>
          </w:p>
          <w:p w14:paraId="08AC54A3" w14:textId="200872DA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34</w:t>
            </w:r>
          </w:p>
        </w:tc>
        <w:tc>
          <w:tcPr>
            <w:tcW w:w="1134" w:type="dxa"/>
          </w:tcPr>
          <w:p w14:paraId="2DCA6217" w14:textId="520EB9AD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QYXluZTwvQXV0aG9yPjxZZWFyPjIwMTc8L1llYXI+PFJl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QYXluZTwvQXV0aG9yPjxZZWFyPjIwMTc8L1llYXI+PFJl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36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6F92A5E6" w14:textId="77777777" w:rsidTr="00DE157E">
        <w:tc>
          <w:tcPr>
            <w:tcW w:w="1696" w:type="dxa"/>
          </w:tcPr>
          <w:p w14:paraId="3ABA4087" w14:textId="3E63FE52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yne (2017); (TREX-DME); NCT01934556</w:t>
            </w:r>
          </w:p>
        </w:tc>
        <w:tc>
          <w:tcPr>
            <w:tcW w:w="1701" w:type="dxa"/>
          </w:tcPr>
          <w:p w14:paraId="53C97366" w14:textId="2D0DB34E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rospective, Phase I/II,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ulticenter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</w:t>
            </w:r>
          </w:p>
          <w:p w14:paraId="3C063B04" w14:textId="711B94E3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ntrolled</w:t>
            </w:r>
          </w:p>
        </w:tc>
        <w:tc>
          <w:tcPr>
            <w:tcW w:w="1418" w:type="dxa"/>
          </w:tcPr>
          <w:p w14:paraId="5612E271" w14:textId="769925E0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50 eyes (116 patients); (Monthly 30 eyes)</w:t>
            </w:r>
            <w:r w:rsidRPr="00951063" w:rsidDel="001F52A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843" w:type="dxa"/>
          </w:tcPr>
          <w:p w14:paraId="2D85E8A9" w14:textId="3704E8E8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IVR 0.3 mg </w:t>
            </w:r>
          </w:p>
        </w:tc>
        <w:tc>
          <w:tcPr>
            <w:tcW w:w="1559" w:type="dxa"/>
          </w:tcPr>
          <w:p w14:paraId="267FDE1D" w14:textId="0D67028F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.1</w:t>
            </w:r>
          </w:p>
        </w:tc>
        <w:tc>
          <w:tcPr>
            <w:tcW w:w="1701" w:type="dxa"/>
          </w:tcPr>
          <w:p w14:paraId="38F43DAB" w14:textId="30D996ED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AE</w:t>
            </w:r>
          </w:p>
        </w:tc>
        <w:tc>
          <w:tcPr>
            <w:tcW w:w="2693" w:type="dxa"/>
          </w:tcPr>
          <w:p w14:paraId="4D72E74C" w14:textId="634F6D9F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, mean ETDRS letters:</w:t>
            </w:r>
          </w:p>
          <w:p w14:paraId="3E109A34" w14:textId="1B5EF555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4.1</w:t>
            </w:r>
          </w:p>
          <w:p w14:paraId="7DDD81AE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03538F02" w14:textId="5084487B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Mean CRT (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):</w:t>
            </w:r>
          </w:p>
          <w:p w14:paraId="37A1F96C" w14:textId="2EE1A3E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75</w:t>
            </w:r>
          </w:p>
          <w:p w14:paraId="053B6C8C" w14:textId="0D6F566F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7BF15367" w14:textId="0BCC9368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QYXluZTwvQXV0aG9yPjxZZWFyPjIwMTc8L1llYXI+PFJl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QYXluZTwvQXV0aG9yPjxZZWFyPjIwMTc8L1llYXI+PFJl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36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2BBA3024" w14:textId="77777777" w:rsidTr="00DE157E">
        <w:tc>
          <w:tcPr>
            <w:tcW w:w="1696" w:type="dxa"/>
          </w:tcPr>
          <w:p w14:paraId="67F35FD7" w14:textId="0AEC7969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highlight w:val="green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earce (2015); (RELIGHT); NCT01257815</w:t>
            </w:r>
          </w:p>
        </w:tc>
        <w:tc>
          <w:tcPr>
            <w:tcW w:w="1701" w:type="dxa"/>
          </w:tcPr>
          <w:p w14:paraId="584BCE34" w14:textId="0F20F9DE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ospective, open-label, single-arm, phase III, multicenter</w:t>
            </w:r>
          </w:p>
        </w:tc>
        <w:tc>
          <w:tcPr>
            <w:tcW w:w="1418" w:type="dxa"/>
          </w:tcPr>
          <w:p w14:paraId="2981DB79" w14:textId="562BD3D2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09 (n=100 completed 12 months)</w:t>
            </w:r>
          </w:p>
          <w:p w14:paraId="1CCCB280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400EB0CA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6F328F68" w14:textId="73E8ABAB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01B485EA" w14:textId="1D8A9AE9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RAN 0.5 mg IVR</w:t>
            </w:r>
          </w:p>
        </w:tc>
        <w:tc>
          <w:tcPr>
            <w:tcW w:w="1559" w:type="dxa"/>
          </w:tcPr>
          <w:p w14:paraId="3BA26B24" w14:textId="062F0C9A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.8</w:t>
            </w:r>
          </w:p>
        </w:tc>
        <w:tc>
          <w:tcPr>
            <w:tcW w:w="1701" w:type="dxa"/>
          </w:tcPr>
          <w:p w14:paraId="393C510F" w14:textId="1278B41D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5mg monthly, then PRN</w:t>
            </w:r>
          </w:p>
        </w:tc>
        <w:tc>
          <w:tcPr>
            <w:tcW w:w="2693" w:type="dxa"/>
          </w:tcPr>
          <w:p w14:paraId="477AACB4" w14:textId="5CDDFF7A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Mean BCVA (SD), ETDRS letters, n (%):</w:t>
            </w:r>
          </w:p>
          <w:p w14:paraId="48404A5C" w14:textId="69615E76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2.9 (11.4)</w:t>
            </w:r>
          </w:p>
          <w:p w14:paraId="65718482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4EF56E4E" w14:textId="0E11B194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 xml:space="preserve">Baseline Mean CRT (SD)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:</w:t>
            </w:r>
          </w:p>
          <w:p w14:paraId="38958293" w14:textId="73306A84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18.1 (159.2); n=102</w:t>
            </w:r>
          </w:p>
          <w:p w14:paraId="058222AD" w14:textId="0CEE9E51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42A76AD4" w14:textId="1F49AB0C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fldChar w:fldCharType="begin">
                <w:fldData xml:space="preserve">PEVuZE5vdGU+PENpdGU+PEF1dGhvcj5QZWFyY2U8L0F1dGhvcj48WWVhcj4yMDE1PC9ZZWFyPjxS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QZWFyY2U8L0F1dGhvcj48WWVhcj4yMDE1PC9ZZWFyPjxS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37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4C9EE107" w14:textId="77777777" w:rsidTr="00DE157E">
        <w:tc>
          <w:tcPr>
            <w:tcW w:w="1696" w:type="dxa"/>
          </w:tcPr>
          <w:p w14:paraId="20D5A8DA" w14:textId="6F72DB52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unte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6); (RETAIN); NCT01171976</w:t>
            </w:r>
          </w:p>
        </w:tc>
        <w:tc>
          <w:tcPr>
            <w:tcW w:w="1701" w:type="dxa"/>
          </w:tcPr>
          <w:p w14:paraId="5A28A7A8" w14:textId="6CA4308E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hase 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IIb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single-masked, controlled, three-arm parallel-</w:t>
            </w:r>
          </w:p>
          <w:p w14:paraId="13CBE13F" w14:textId="4A72E824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roup, multicenter</w:t>
            </w:r>
          </w:p>
        </w:tc>
        <w:tc>
          <w:tcPr>
            <w:tcW w:w="1418" w:type="dxa"/>
          </w:tcPr>
          <w:p w14:paraId="0F8CDDC5" w14:textId="373FE356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372 (TAE, n=128)</w:t>
            </w:r>
            <w:r w:rsidRPr="00951063" w:rsidDel="0024464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843" w:type="dxa"/>
          </w:tcPr>
          <w:p w14:paraId="2A2484AB" w14:textId="675DE80A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RAN 0.5 mg </w:t>
            </w:r>
          </w:p>
        </w:tc>
        <w:tc>
          <w:tcPr>
            <w:tcW w:w="1559" w:type="dxa"/>
          </w:tcPr>
          <w:p w14:paraId="366CD356" w14:textId="552A6BF1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.0</w:t>
            </w:r>
          </w:p>
        </w:tc>
        <w:tc>
          <w:tcPr>
            <w:tcW w:w="1701" w:type="dxa"/>
          </w:tcPr>
          <w:p w14:paraId="126D2DD6" w14:textId="60F51D2B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AE </w:t>
            </w:r>
          </w:p>
        </w:tc>
        <w:tc>
          <w:tcPr>
            <w:tcW w:w="2693" w:type="dxa"/>
          </w:tcPr>
          <w:p w14:paraId="5A38E3B0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Mean BCVA (SD), ETDRS letters, n (%):</w:t>
            </w:r>
          </w:p>
          <w:p w14:paraId="555C6D1D" w14:textId="4C854A8E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3.9 (10.8)</w:t>
            </w:r>
          </w:p>
          <w:p w14:paraId="7FBF8157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70D1D45F" w14:textId="47DFE8EA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Mean CSFT (SD)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:</w:t>
            </w:r>
          </w:p>
          <w:p w14:paraId="09BC66E1" w14:textId="412B5F31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52.4 (131.2)</w:t>
            </w:r>
          </w:p>
          <w:p w14:paraId="56024D24" w14:textId="59FE78CD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433B14EF" w14:textId="562A8F96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QcnVudGU8L0F1dGhvcj48WWVhcj4yMDE1PC9ZZWFyPjxS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QcnVudGU8L0F1dGhvcj48WWVhcj4yMDE1PC9ZZWFyPjxS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13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64427C" w:rsidRPr="00951063" w14:paraId="0582436D" w14:textId="77777777" w:rsidTr="00DE157E">
        <w:tc>
          <w:tcPr>
            <w:tcW w:w="1696" w:type="dxa"/>
          </w:tcPr>
          <w:p w14:paraId="4A08B949" w14:textId="7054F133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an (2014); ANZCTR; registration</w:t>
            </w:r>
          </w:p>
          <w:p w14:paraId="71D237E8" w14:textId="4BB8FBFD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highlight w:val="green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umber ACTRN12607000262404</w:t>
            </w:r>
          </w:p>
        </w:tc>
        <w:tc>
          <w:tcPr>
            <w:tcW w:w="1701" w:type="dxa"/>
          </w:tcPr>
          <w:p w14:paraId="6063E732" w14:textId="0AEC647F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ospective, blinded,</w:t>
            </w:r>
          </w:p>
          <w:p w14:paraId="2A2BC163" w14:textId="2804AB15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lacebo-controlled, multicenter</w:t>
            </w:r>
          </w:p>
        </w:tc>
        <w:tc>
          <w:tcPr>
            <w:tcW w:w="1418" w:type="dxa"/>
          </w:tcPr>
          <w:p w14:paraId="6BA6BF3D" w14:textId="3A608DBF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36 (n=14 RAN patients completing the 12-month study)</w:t>
            </w:r>
            <w:r w:rsidRPr="00951063" w:rsidDel="00EC141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843" w:type="dxa"/>
          </w:tcPr>
          <w:p w14:paraId="770383EA" w14:textId="129F2C2A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VR 0.5 mg</w:t>
            </w:r>
          </w:p>
        </w:tc>
        <w:tc>
          <w:tcPr>
            <w:tcW w:w="1559" w:type="dxa"/>
          </w:tcPr>
          <w:p w14:paraId="460C472A" w14:textId="4A167D8D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.0</w:t>
            </w:r>
          </w:p>
        </w:tc>
        <w:tc>
          <w:tcPr>
            <w:tcW w:w="1701" w:type="dxa"/>
          </w:tcPr>
          <w:p w14:paraId="116B7263" w14:textId="07F4667C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-monthly</w:t>
            </w:r>
          </w:p>
          <w:p w14:paraId="6210068C" w14:textId="540E83B2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jections of 0.5 mg RAN and thereafter monthly</w:t>
            </w:r>
          </w:p>
          <w:p w14:paraId="7567A88F" w14:textId="2291F5EA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N</w:t>
            </w:r>
          </w:p>
        </w:tc>
        <w:tc>
          <w:tcPr>
            <w:tcW w:w="2693" w:type="dxa"/>
          </w:tcPr>
          <w:p w14:paraId="4F2ABAB9" w14:textId="760C3F6C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CVA, ETDRS letters, mean (SD):</w:t>
            </w:r>
          </w:p>
          <w:p w14:paraId="79E07EFE" w14:textId="327DA90B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39.5 (21.2)</w:t>
            </w:r>
          </w:p>
          <w:p w14:paraId="2EA98C99" w14:textId="77777777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3474C9BD" w14:textId="6425B808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Mean CFT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 (SD):</w:t>
            </w:r>
          </w:p>
          <w:p w14:paraId="5CE8927B" w14:textId="01B2C030" w:rsidR="0064427C" w:rsidRPr="00951063" w:rsidRDefault="0064427C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615.6 (270.1)</w:t>
            </w:r>
            <w:r w:rsidRPr="00951063" w:rsidDel="001F159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2E682E20" w14:textId="01908382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11C9CB20" w14:textId="3F7A1F0C" w:rsidR="0064427C" w:rsidRPr="00951063" w:rsidRDefault="0064427C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UYW48L0F1dGhvcj48WWVhcj4yMDE0PC9ZZWFyPjxSZWNO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UYW48L0F1dGhvcj48WWVhcj4yMDE0PC9ZZWFyPjxSZWNO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39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923F8B" w:rsidRPr="00951063" w14:paraId="6B9A9C27" w14:textId="77777777" w:rsidTr="00DE157E">
        <w:tc>
          <w:tcPr>
            <w:tcW w:w="13745" w:type="dxa"/>
            <w:gridSpan w:val="8"/>
            <w:shd w:val="clear" w:color="auto" w:fill="F2F2F2" w:themeFill="background1" w:themeFillShade="F2"/>
          </w:tcPr>
          <w:p w14:paraId="20E77C5C" w14:textId="6012DEDD" w:rsidR="00923F8B" w:rsidRPr="00951063" w:rsidRDefault="00923F8B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Real-world studies</w:t>
            </w:r>
          </w:p>
        </w:tc>
      </w:tr>
      <w:tr w:rsidR="00DE157E" w:rsidRPr="00951063" w14:paraId="4B2F534E" w14:textId="77777777" w:rsidTr="00DE157E">
        <w:tc>
          <w:tcPr>
            <w:tcW w:w="1696" w:type="dxa"/>
          </w:tcPr>
          <w:p w14:paraId="0063D207" w14:textId="3CDBE2AF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linder (2017); (ECHO Study Report 1); NCT01918371</w:t>
            </w:r>
          </w:p>
        </w:tc>
        <w:tc>
          <w:tcPr>
            <w:tcW w:w="1701" w:type="dxa"/>
          </w:tcPr>
          <w:p w14:paraId="7ABB7EA1" w14:textId="021A7E52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trospective, open-label chart review; multicenter</w:t>
            </w:r>
          </w:p>
          <w:p w14:paraId="46BC7952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107D145D" w14:textId="62874C00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05669F17" w14:textId="06BE5B4E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atients who received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B3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 intravitreal injections of anti-VEGF for the treatment of DME or macular edema secondary to RVO;</w:t>
            </w:r>
          </w:p>
          <w:p w14:paraId="776CC5D3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22F2426C" w14:textId="4CFF6CC6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56; RAN = 89</w:t>
            </w:r>
          </w:p>
          <w:p w14:paraId="2982E1A5" w14:textId="6509EF95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1D173F15" w14:textId="2E8EE7D4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1559" w:type="dxa"/>
          </w:tcPr>
          <w:p w14:paraId="1C2A6574" w14:textId="338C7B26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8</w:t>
            </w:r>
          </w:p>
        </w:tc>
        <w:tc>
          <w:tcPr>
            <w:tcW w:w="1701" w:type="dxa"/>
          </w:tcPr>
          <w:p w14:paraId="40F0AFD6" w14:textId="4C5962A6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arious; for the first 12 injections, mean time to next injection ranged from 1.2 to 1.7 months</w:t>
            </w:r>
          </w:p>
        </w:tc>
        <w:tc>
          <w:tcPr>
            <w:tcW w:w="2693" w:type="dxa"/>
          </w:tcPr>
          <w:p w14:paraId="4522E66B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CVA, ETDRS letters, mean (SD):</w:t>
            </w:r>
          </w:p>
          <w:p w14:paraId="66EE6D09" w14:textId="73E9970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6 (15.3)</w:t>
            </w:r>
          </w:p>
          <w:p w14:paraId="63D9EE20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3A912521" w14:textId="4EE2CF50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Mean CRT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 (SD):</w:t>
            </w:r>
          </w:p>
          <w:p w14:paraId="6D4A4538" w14:textId="6BD83A44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13 (105)</w:t>
            </w:r>
          </w:p>
          <w:p w14:paraId="1FDBC0E7" w14:textId="0EF0A4D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57755449" w14:textId="7044C122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Blinder&lt;/Author&gt;&lt;Year&gt;2017&lt;/Year&gt;&lt;RecNum&gt;139&lt;/RecNum&gt;&lt;DisplayText&gt;[16]&lt;/DisplayText&gt;&lt;record&gt;&lt;rec-number&gt;139&lt;/rec-number&gt;&lt;foreign-keys&gt;&lt;key app="EN" db-id="s09s0z59b95s2wetxw45pe569v2zz0f9frvx" timestamp="1540993867"&gt;139&lt;/key&gt;&lt;/foreign-keys&gt;&lt;ref-type name="Journal Article"&gt;17&lt;/ref-type&gt;&lt;contributors&gt;&lt;authors&gt;&lt;author&gt;Blinder, Kevin J.&lt;/author&gt;&lt;author&gt;Dugel, Pravin U.&lt;/author&gt;&lt;author&gt;Chen, Sanford&lt;/author&gt;&lt;author&gt;Jumper, J. Michael&lt;/author&gt;&lt;author&gt;Walt, John G.&lt;/author&gt;&lt;author&gt;Hollander, David A.&lt;/author&gt;&lt;author&gt;Scott, Lanita C.&lt;/author&gt;&lt;/authors&gt;&lt;/contributors&gt;&lt;titles&gt;&lt;title&gt;Anti-VEGF treatment of diabetic macular edema in clinical practice: effectiveness and patterns of use (ECHO Study Report 1)&lt;/title&gt;&lt;secondary-title&gt;Clinical ophthalmology (Auckland, N.Z.)&lt;/secondary-title&gt;&lt;/titles&gt;&lt;periodical&gt;&lt;full-title&gt;Clinical Ophthalmology (Auckland, N.Z.)&lt;/full-title&gt;&lt;/periodical&gt;&lt;pages&gt;393-401&lt;/pages&gt;&lt;volume&gt;11&lt;/volume&gt;&lt;dates&gt;&lt;year&gt;2017&lt;/year&gt;&lt;/dates&gt;&lt;publisher&gt;Dove Medical Press&lt;/publisher&gt;&lt;isbn&gt;1177-5467&amp;#xD;1177-5483&lt;/isbn&gt;&lt;accession-num&gt;28260851&lt;/accession-num&gt;&lt;urls&gt;&lt;related-urls&gt;&lt;url&gt;https://www.ncbi.nlm.nih.gov/pubmed/28260851&lt;/url&gt;&lt;url&gt;https://www.ncbi.nlm.nih.gov/pmc/PMC5328320/&lt;/url&gt;&lt;/related-urls&gt;&lt;/urls&gt;&lt;electronic-resource-num&gt;10.2147/OPTH.S128509&lt;/electronic-resource-num&gt;&lt;remote-database-name&gt;PubMed&lt;/remote-database-name&gt;&lt;/record&gt;&lt;/Cite&gt;&lt;/EndNote&gt;</w:instrTex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7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30512D58" w14:textId="77777777" w:rsidTr="00DE157E">
        <w:tc>
          <w:tcPr>
            <w:tcW w:w="1696" w:type="dxa"/>
          </w:tcPr>
          <w:p w14:paraId="14B480DB" w14:textId="4C51DE94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hatziralli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7)</w:t>
            </w:r>
          </w:p>
        </w:tc>
        <w:tc>
          <w:tcPr>
            <w:tcW w:w="1701" w:type="dxa"/>
          </w:tcPr>
          <w:p w14:paraId="6BC016DD" w14:textId="1F799302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trospective, observational study</w:t>
            </w:r>
          </w:p>
        </w:tc>
        <w:tc>
          <w:tcPr>
            <w:tcW w:w="1418" w:type="dxa"/>
          </w:tcPr>
          <w:p w14:paraId="433A1D29" w14:textId="256A96C4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 = 322 (332 DME eyes)</w:t>
            </w:r>
          </w:p>
        </w:tc>
        <w:tc>
          <w:tcPr>
            <w:tcW w:w="1843" w:type="dxa"/>
          </w:tcPr>
          <w:p w14:paraId="277D97EB" w14:textId="329CFD6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mg RAN</w:t>
            </w:r>
          </w:p>
        </w:tc>
        <w:tc>
          <w:tcPr>
            <w:tcW w:w="1559" w:type="dxa"/>
          </w:tcPr>
          <w:p w14:paraId="35547BAB" w14:textId="32A4A06A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.0</w:t>
            </w:r>
          </w:p>
        </w:tc>
        <w:tc>
          <w:tcPr>
            <w:tcW w:w="1701" w:type="dxa"/>
          </w:tcPr>
          <w:p w14:paraId="1839ED09" w14:textId="5C6F63E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 (3 x IVR) then PRN</w:t>
            </w:r>
          </w:p>
        </w:tc>
        <w:tc>
          <w:tcPr>
            <w:tcW w:w="2693" w:type="dxa"/>
          </w:tcPr>
          <w:p w14:paraId="4C5263E2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CVA, ETDRS letters, mean (SD):</w:t>
            </w:r>
          </w:p>
          <w:p w14:paraId="0FCEB889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.8 (3.5)</w:t>
            </w:r>
          </w:p>
          <w:p w14:paraId="088A14AC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3447C71A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 xml:space="preserve">Baseline Mean CRT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 (SD):</w:t>
            </w:r>
          </w:p>
          <w:p w14:paraId="40AE0843" w14:textId="724BD09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68 (113)</w:t>
            </w:r>
          </w:p>
          <w:p w14:paraId="014743D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6CA27AE2" w14:textId="05409AF9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fldChar w:fldCharType="begin">
                <w:fldData xml:space="preserve">PEVuZE5vdGU+PENpdGU+PEF1dGhvcj5DaGF0emlyYWxsaTwvQXV0aG9yPjxZZWFyPjIwMTc8L1ll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DaGF0emlyYWxsaTwvQXV0aG9yPjxZZWFyPjIwMTc8L1ll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8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23ED40F2" w14:textId="77777777" w:rsidTr="00DE157E">
        <w:tc>
          <w:tcPr>
            <w:tcW w:w="1696" w:type="dxa"/>
          </w:tcPr>
          <w:p w14:paraId="6E039264" w14:textId="112E67BB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gan (2017); (UK DR-EMR Users Group, Report 1)</w:t>
            </w:r>
          </w:p>
        </w:tc>
        <w:tc>
          <w:tcPr>
            <w:tcW w:w="1701" w:type="dxa"/>
          </w:tcPr>
          <w:p w14:paraId="01DBEADD" w14:textId="3ED74FEE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ospective, database, multicenter</w:t>
            </w:r>
          </w:p>
          <w:p w14:paraId="1A13F9DF" w14:textId="65222BF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7D117683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roup 1 eyes were</w:t>
            </w:r>
          </w:p>
          <w:p w14:paraId="78548CEE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reatment naïve at baseline for any treatment for DME</w:t>
            </w:r>
          </w:p>
          <w:p w14:paraId="0B659716" w14:textId="77522912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N= 3103 eyes </w:t>
            </w:r>
          </w:p>
        </w:tc>
        <w:tc>
          <w:tcPr>
            <w:tcW w:w="1843" w:type="dxa"/>
          </w:tcPr>
          <w:p w14:paraId="5361EDE0" w14:textId="5F514233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1559" w:type="dxa"/>
          </w:tcPr>
          <w:p w14:paraId="31003A25" w14:textId="3D4710FB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.3</w:t>
            </w:r>
          </w:p>
        </w:tc>
        <w:tc>
          <w:tcPr>
            <w:tcW w:w="1701" w:type="dxa"/>
          </w:tcPr>
          <w:p w14:paraId="49C213D9" w14:textId="0519272A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arious</w:t>
            </w:r>
          </w:p>
        </w:tc>
        <w:tc>
          <w:tcPr>
            <w:tcW w:w="2693" w:type="dxa"/>
          </w:tcPr>
          <w:p w14:paraId="41AD2047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CVA, ETDRS letters, mean (SD):</w:t>
            </w:r>
          </w:p>
          <w:p w14:paraId="29BC0F2D" w14:textId="1DDB7BED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1.1 (19.3)</w:t>
            </w:r>
          </w:p>
          <w:p w14:paraId="2E9EF17D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22A30E78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Mean CFT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 (SD):</w:t>
            </w:r>
          </w:p>
          <w:p w14:paraId="646EE510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68.4 (113.3)</w:t>
            </w:r>
          </w:p>
          <w:p w14:paraId="6EEF7DC5" w14:textId="6E54E42A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5DD3DDB5" w14:textId="2DAC75E5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FZ2FuPC9BdXRob3I+PFllYXI+MjAxNzwvWWVhcj48UmVj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FZ2FuPC9BdXRob3I+PFllYXI+MjAxNzwvWWVhcj48UmVj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9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0464C9A0" w14:textId="77777777" w:rsidTr="00DE157E">
        <w:tc>
          <w:tcPr>
            <w:tcW w:w="1696" w:type="dxa"/>
          </w:tcPr>
          <w:p w14:paraId="6502BAF9" w14:textId="41E8C58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hanchi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6); (ADMOR)</w:t>
            </w:r>
          </w:p>
        </w:tc>
        <w:tc>
          <w:tcPr>
            <w:tcW w:w="1701" w:type="dxa"/>
          </w:tcPr>
          <w:p w14:paraId="32290ED1" w14:textId="0C9755A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ospective, database;</w:t>
            </w:r>
          </w:p>
          <w:p w14:paraId="34CBCA29" w14:textId="17690EC4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22479B9C" w14:textId="38C23DDD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41 (51 eyes);</w:t>
            </w:r>
          </w:p>
          <w:p w14:paraId="643867E4" w14:textId="62F672AA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7B2840F1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0917495C" w14:textId="306DB0E6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5D660651" w14:textId="2AA3E393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VR 0.5mg</w:t>
            </w:r>
          </w:p>
        </w:tc>
        <w:tc>
          <w:tcPr>
            <w:tcW w:w="1559" w:type="dxa"/>
          </w:tcPr>
          <w:p w14:paraId="1345B38B" w14:textId="790B9FC0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 (2)</w:t>
            </w:r>
          </w:p>
        </w:tc>
        <w:tc>
          <w:tcPr>
            <w:tcW w:w="1701" w:type="dxa"/>
          </w:tcPr>
          <w:p w14:paraId="3717D1B3" w14:textId="70C366A5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Initial monthly injections </w:t>
            </w:r>
          </w:p>
          <w:p w14:paraId="12E14179" w14:textId="6F53DD64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 3 months, then PRN</w:t>
            </w:r>
          </w:p>
        </w:tc>
        <w:tc>
          <w:tcPr>
            <w:tcW w:w="2693" w:type="dxa"/>
          </w:tcPr>
          <w:p w14:paraId="3F8E07A7" w14:textId="5E08B60F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, ETDRS letters, mean (SD):</w:t>
            </w:r>
          </w:p>
          <w:p w14:paraId="46C87699" w14:textId="78497165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5.3 (13.4)</w:t>
            </w:r>
          </w:p>
          <w:p w14:paraId="137A98C3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614327C3" w14:textId="62B5995E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Mean CMT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 (SD):</w:t>
            </w:r>
          </w:p>
          <w:p w14:paraId="68594326" w14:textId="5ACD0DBB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32 (129)</w:t>
            </w:r>
          </w:p>
          <w:p w14:paraId="2E0D3E99" w14:textId="35803796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23796D5A" w14:textId="070DEA8C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HaGFuY2hpPC9BdXRob3I+PFllYXI+MjAxNjwvWWVhcj48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HaGFuY2hpPC9BdXRob3I+PFllYXI+MjAxNjwvWWVhcj48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30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3198BE4C" w14:textId="77777777" w:rsidTr="00DE157E">
        <w:tc>
          <w:tcPr>
            <w:tcW w:w="1696" w:type="dxa"/>
          </w:tcPr>
          <w:p w14:paraId="407F526B" w14:textId="0795EAF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iocanti-Aur´egan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NOT 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rarat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 (2017)</w:t>
            </w:r>
          </w:p>
        </w:tc>
        <w:tc>
          <w:tcPr>
            <w:tcW w:w="1701" w:type="dxa"/>
          </w:tcPr>
          <w:p w14:paraId="6F89B852" w14:textId="61F341D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trospective analysis, single center</w:t>
            </w:r>
          </w:p>
        </w:tc>
        <w:tc>
          <w:tcPr>
            <w:tcW w:w="1418" w:type="dxa"/>
          </w:tcPr>
          <w:p w14:paraId="51FA62D6" w14:textId="61BAC17D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78 (106 eyes); 39 eyes in the</w:t>
            </w:r>
          </w:p>
          <w:p w14:paraId="11711FBF" w14:textId="745E5473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RD+ group</w:t>
            </w:r>
          </w:p>
        </w:tc>
        <w:tc>
          <w:tcPr>
            <w:tcW w:w="1843" w:type="dxa"/>
          </w:tcPr>
          <w:p w14:paraId="3BDBA2E7" w14:textId="1B6FD614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arious</w:t>
            </w:r>
          </w:p>
        </w:tc>
        <w:tc>
          <w:tcPr>
            <w:tcW w:w="1559" w:type="dxa"/>
          </w:tcPr>
          <w:p w14:paraId="135942FF" w14:textId="332E5004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0</w:t>
            </w:r>
          </w:p>
        </w:tc>
        <w:tc>
          <w:tcPr>
            <w:tcW w:w="1701" w:type="dxa"/>
          </w:tcPr>
          <w:p w14:paraId="6EE7094D" w14:textId="740588AD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 monthly injections</w:t>
            </w:r>
          </w:p>
          <w:p w14:paraId="28D611D7" w14:textId="3CF98CC1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f RAN, followed by PRN (monthly)</w:t>
            </w:r>
          </w:p>
        </w:tc>
        <w:tc>
          <w:tcPr>
            <w:tcW w:w="2693" w:type="dxa"/>
          </w:tcPr>
          <w:p w14:paraId="0F873A5D" w14:textId="3703F4F4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, ETDRS letters, mean:</w:t>
            </w:r>
          </w:p>
          <w:p w14:paraId="77FF7987" w14:textId="506CFAB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RD+ = 45.2</w:t>
            </w:r>
          </w:p>
          <w:p w14:paraId="51D6B51C" w14:textId="2DD8FA1A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4AAB81B3" w14:textId="2B9C939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Mean CRT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 (SD):</w:t>
            </w:r>
          </w:p>
          <w:p w14:paraId="15328726" w14:textId="5F34C556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RD+ = 625 (130)</w:t>
            </w:r>
          </w:p>
          <w:p w14:paraId="74053A74" w14:textId="21F2911E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3F22B579" w14:textId="389D8901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HaW9jYW50aS1BdXJlZ2FuPC9BdXRob3I+PFllYXI+MjAx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HaW9jYW50aS1BdXJlZ2FuPC9BdXRob3I+PFllYXI+MjAx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31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6EA7972C" w14:textId="77777777" w:rsidTr="00DE157E">
        <w:tc>
          <w:tcPr>
            <w:tcW w:w="1696" w:type="dxa"/>
          </w:tcPr>
          <w:p w14:paraId="4C255C35" w14:textId="1CD967F2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iocanti-Aur´egan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NOT 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rarat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 (2017)</w:t>
            </w:r>
          </w:p>
        </w:tc>
        <w:tc>
          <w:tcPr>
            <w:tcW w:w="1701" w:type="dxa"/>
          </w:tcPr>
          <w:p w14:paraId="504F44CE" w14:textId="5B757592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trospective analysis, single center</w:t>
            </w:r>
          </w:p>
        </w:tc>
        <w:tc>
          <w:tcPr>
            <w:tcW w:w="1418" w:type="dxa"/>
          </w:tcPr>
          <w:p w14:paraId="71A88566" w14:textId="35FF080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78 (106 eyes); 39 eyes in the SRD- group;</w:t>
            </w:r>
          </w:p>
          <w:p w14:paraId="0C0F6DBA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46F138B5" w14:textId="773CEEB3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arious</w:t>
            </w:r>
          </w:p>
        </w:tc>
        <w:tc>
          <w:tcPr>
            <w:tcW w:w="1559" w:type="dxa"/>
          </w:tcPr>
          <w:p w14:paraId="6031FD2C" w14:textId="06AAB994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.0</w:t>
            </w:r>
          </w:p>
        </w:tc>
        <w:tc>
          <w:tcPr>
            <w:tcW w:w="1701" w:type="dxa"/>
          </w:tcPr>
          <w:p w14:paraId="5CEF0B8D" w14:textId="626BE4B6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 monthly injections</w:t>
            </w:r>
          </w:p>
          <w:p w14:paraId="2F19642D" w14:textId="599B07E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f RAN, followed by PRN (monthly)</w:t>
            </w:r>
          </w:p>
        </w:tc>
        <w:tc>
          <w:tcPr>
            <w:tcW w:w="2693" w:type="dxa"/>
          </w:tcPr>
          <w:p w14:paraId="145A6618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, ETDRS letters, mean:</w:t>
            </w:r>
          </w:p>
          <w:p w14:paraId="2F9B2A4D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RD- = 45.3</w:t>
            </w:r>
          </w:p>
          <w:p w14:paraId="6EB2903B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5354137B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Mean CRT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 (SD):</w:t>
            </w:r>
          </w:p>
          <w:p w14:paraId="7C24E5D0" w14:textId="45D07E02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RD- = 480 (79)</w:t>
            </w:r>
          </w:p>
        </w:tc>
        <w:tc>
          <w:tcPr>
            <w:tcW w:w="1134" w:type="dxa"/>
          </w:tcPr>
          <w:p w14:paraId="1BA045EF" w14:textId="1E90A227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HaW9jYW50aS1BdXJlZ2FuPC9BdXRob3I+PFllYXI+MjAx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HaW9jYW50aS1BdXJlZ2FuPC9BdXRob3I+PFllYXI+MjAx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31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0624EBE5" w14:textId="77777777" w:rsidTr="00DE157E">
        <w:tc>
          <w:tcPr>
            <w:tcW w:w="1696" w:type="dxa"/>
          </w:tcPr>
          <w:p w14:paraId="5D481807" w14:textId="1931B07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Koç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7)</w:t>
            </w:r>
          </w:p>
        </w:tc>
        <w:tc>
          <w:tcPr>
            <w:tcW w:w="1701" w:type="dxa"/>
          </w:tcPr>
          <w:p w14:paraId="31CEAD5E" w14:textId="0554EF53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trospective analysis of database records</w:t>
            </w:r>
          </w:p>
        </w:tc>
        <w:tc>
          <w:tcPr>
            <w:tcW w:w="1418" w:type="dxa"/>
          </w:tcPr>
          <w:p w14:paraId="79E42C78" w14:textId="45BF9E02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01 eyes (RAN group</w:t>
            </w:r>
          </w:p>
          <w:p w14:paraId="098DD33D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60DDCD68" w14:textId="418AEC0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2F3CBBAA" w14:textId="3E7CECEE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Group 1 = ranibizumab 0.5 mg</w:t>
            </w:r>
          </w:p>
          <w:p w14:paraId="7B28A802" w14:textId="130D8624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1FFD4167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381DFBF4" w14:textId="6EA99473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06C8D9CB" w14:textId="52EA2A56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3.1 (1.9)</w:t>
            </w:r>
          </w:p>
        </w:tc>
        <w:tc>
          <w:tcPr>
            <w:tcW w:w="1701" w:type="dxa"/>
          </w:tcPr>
          <w:p w14:paraId="5F6A05CF" w14:textId="78CA5FC4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arious; NR</w:t>
            </w:r>
          </w:p>
          <w:p w14:paraId="7415A2D3" w14:textId="3981E5A9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693" w:type="dxa"/>
          </w:tcPr>
          <w:p w14:paraId="416B74A0" w14:textId="77777777" w:rsidR="00DE157E" w:rsidRPr="00951063" w:rsidRDefault="00DE157E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Baseline BCVA, ETDRS letters, mean (SD):</w:t>
            </w:r>
          </w:p>
          <w:p w14:paraId="5265E3F5" w14:textId="3BCD0EE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9.8 (14.3)</w:t>
            </w:r>
          </w:p>
          <w:p w14:paraId="29E712E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20CE2801" w14:textId="26058657" w:rsidR="00DE157E" w:rsidRPr="00951063" w:rsidRDefault="00DE157E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Baseline Mean CMT, </w:t>
            </w: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m (SD):</w:t>
            </w:r>
          </w:p>
          <w:p w14:paraId="1FE1654A" w14:textId="3FA34804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60 (106.3)</w:t>
            </w:r>
          </w:p>
          <w:p w14:paraId="71578C11" w14:textId="37773AC0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5F8ED8ED" w14:textId="04DB8E0F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Koc&lt;/Author&gt;&lt;Year&gt;2018&lt;/Year&gt;&lt;RecNum&gt;92&lt;/RecNum&gt;&lt;DisplayText&gt;[21]&lt;/DisplayText&gt;&lt;record&gt;&lt;rec-number&gt;92&lt;/rec-number&gt;&lt;foreign-keys&gt;&lt;key app="EN" db-id="s09s0z59b95s2wetxw45pe569v2zz0f9frvx" timestamp="1523886859"&gt;92&lt;/key&gt;&lt;/foreign-keys&gt;&lt;ref-type name="Journal Article"&gt;17&lt;/ref-type&gt;&lt;contributors&gt;&lt;authors&gt;&lt;author&gt;Koc, I.&lt;/author&gt;&lt;author&gt;Kadayifcilar, S.&lt;/author&gt;&lt;author&gt;Eldem, B.&lt;/author&gt;&lt;/authors&gt;&lt;/contributors&gt;&lt;titles&gt;&lt;title&gt;Real-World Results of Intravitreal Ranibizumab, Bevacizumab, or Triamcinolone for Diabetic Macular Edema&lt;/title&gt;&lt;secondary-title&gt;Ophthalmologica&lt;/secondary-title&gt;&lt;alt-title&gt;Ophthalmologica. Journal international d&amp;apos;ophtalmologie. International journal of ophthalmology. Zeitschrift fur Augenheilkunde&lt;/alt-title&gt;&lt;/titles&gt;&lt;periodical&gt;&lt;full-title&gt;Ophthalmologica&lt;/full-title&gt;&lt;abbr-1&gt;Ophthalmologica. Journal international d&amp;apos;ophtalmologie. International journal of ophthalmology. Zeitschrift fur Augenheilkunde&lt;/abbr-1&gt;&lt;/periodical&gt;&lt;alt-periodical&gt;&lt;full-title&gt;Ophthalmologica&lt;/full-title&gt;&lt;abbr-1&gt;Ophthalmologica. Journal international d&amp;apos;ophtalmologie. International journal of ophthalmology. Zeitschrift fur Augenheilkunde&lt;/abbr-1&gt;&lt;/alt-periodical&gt;&lt;pages&gt;85-93&lt;/pages&gt;&lt;volume&gt;239&lt;/volume&gt;&lt;number&gt;2-3&lt;/number&gt;&lt;edition&gt;2017/10/20&lt;/edition&gt;&lt;keywords&gt;&lt;keyword&gt;Anti-VEGF agents&lt;/keyword&gt;&lt;keyword&gt;Corticosteroids&lt;/keyword&gt;&lt;keyword&gt;Diabetic macular edema&lt;/keyword&gt;&lt;keyword&gt;Injection&lt;/keyword&gt;&lt;keyword&gt;Intravitreal treatment&lt;/keyword&gt;&lt;/keywords&gt;&lt;dates&gt;&lt;year&gt;2018&lt;/year&gt;&lt;/dates&gt;&lt;isbn&gt;0030-3755&lt;/isbn&gt;&lt;accession-num&gt;29050009&lt;/accession-num&gt;&lt;urls&gt;&lt;/urls&gt;&lt;electronic-resource-num&gt;10.1159/000481180&lt;/electronic-resource-num&gt;&lt;remote-database-provider&gt;NLM&lt;/remote-database-provider&gt;&lt;language&gt;eng&lt;/language&gt;&lt;/record&gt;&lt;/Cite&gt;&lt;/EndNote&gt;</w:instrTex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32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3D3B4F4A" w14:textId="77777777" w:rsidTr="00DE157E">
        <w:tc>
          <w:tcPr>
            <w:tcW w:w="1696" w:type="dxa"/>
          </w:tcPr>
          <w:p w14:paraId="35C98D33" w14:textId="626BCF7A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trao (2016)</w:t>
            </w:r>
          </w:p>
        </w:tc>
        <w:tc>
          <w:tcPr>
            <w:tcW w:w="1701" w:type="dxa"/>
          </w:tcPr>
          <w:p w14:paraId="38A14A2C" w14:textId="4F9F6010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trospective, interventional case series, single center</w:t>
            </w:r>
          </w:p>
          <w:p w14:paraId="36B345DC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103ABD5D" w14:textId="622EC11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52CCAFED" w14:textId="6CCD24C1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 164 patients (200 eyes);</w:t>
            </w:r>
          </w:p>
          <w:p w14:paraId="387F587A" w14:textId="3DF025C1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087202EF" w14:textId="4DC3C9C9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VR 0.5 mg</w:t>
            </w:r>
          </w:p>
        </w:tc>
        <w:tc>
          <w:tcPr>
            <w:tcW w:w="1559" w:type="dxa"/>
          </w:tcPr>
          <w:p w14:paraId="62AB871A" w14:textId="5AD2B126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.2 (2.3)</w:t>
            </w:r>
          </w:p>
        </w:tc>
        <w:tc>
          <w:tcPr>
            <w:tcW w:w="1701" w:type="dxa"/>
          </w:tcPr>
          <w:p w14:paraId="1572FB0D" w14:textId="6257F053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 consecutive monthly injections, followed by PRN</w:t>
            </w:r>
          </w:p>
        </w:tc>
        <w:tc>
          <w:tcPr>
            <w:tcW w:w="2693" w:type="dxa"/>
          </w:tcPr>
          <w:p w14:paraId="59A7BD3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, ETDRS letters, mean (SD):</w:t>
            </w:r>
          </w:p>
          <w:p w14:paraId="1313ECC3" w14:textId="61DC2A7E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4.4 (15.26)</w:t>
            </w:r>
          </w:p>
          <w:p w14:paraId="7E6EA444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75A0C414" w14:textId="3A2E12A9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Mean CST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 (SD):</w:t>
            </w:r>
          </w:p>
          <w:p w14:paraId="338F2B60" w14:textId="1815190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90.16 (116.54)</w:t>
            </w:r>
          </w:p>
          <w:p w14:paraId="18E750A9" w14:textId="7D147900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7AE4F942" w14:textId="78AF3126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QYXRyYW88L0F1dGhvcj48WWVhcj4yMDE2PC9ZZWFyPjxS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QYXRyYW88L0F1dGhvcj48WWVhcj4yMDE2PC9ZZWFyPjxS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35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58EB8FAD" w14:textId="77777777" w:rsidTr="00DE157E">
        <w:tc>
          <w:tcPr>
            <w:tcW w:w="1696" w:type="dxa"/>
          </w:tcPr>
          <w:p w14:paraId="1FA97714" w14:textId="431F345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ato (2017); UMIN-CTR (UMIN000007649)</w:t>
            </w:r>
          </w:p>
        </w:tc>
        <w:tc>
          <w:tcPr>
            <w:tcW w:w="1701" w:type="dxa"/>
          </w:tcPr>
          <w:p w14:paraId="4349F10A" w14:textId="46145CF0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trospective case series, single center</w:t>
            </w:r>
          </w:p>
        </w:tc>
        <w:tc>
          <w:tcPr>
            <w:tcW w:w="1418" w:type="dxa"/>
          </w:tcPr>
          <w:p w14:paraId="64EA9FD5" w14:textId="709C9B10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 25 eyes RAN group</w:t>
            </w:r>
          </w:p>
          <w:p w14:paraId="06B0DE02" w14:textId="34C3C1A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4A41B03E" w14:textId="1E7D9125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ibizumab (.5 mg/.05mL)</w:t>
            </w:r>
          </w:p>
        </w:tc>
        <w:tc>
          <w:tcPr>
            <w:tcW w:w="1559" w:type="dxa"/>
          </w:tcPr>
          <w:p w14:paraId="442C3E2B" w14:textId="49AD2476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.1 (1.9)</w:t>
            </w:r>
          </w:p>
        </w:tc>
        <w:tc>
          <w:tcPr>
            <w:tcW w:w="1701" w:type="dxa"/>
          </w:tcPr>
          <w:p w14:paraId="1B619A0C" w14:textId="696AE050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693" w:type="dxa"/>
          </w:tcPr>
          <w:p w14:paraId="0B3AF618" w14:textId="6854A01A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, mean (SD):</w:t>
            </w:r>
          </w:p>
          <w:p w14:paraId="6FFFBD73" w14:textId="64BC49B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2 (15.26)</w:t>
            </w:r>
          </w:p>
          <w:p w14:paraId="4113D099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3036661C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Mean CST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 (SD):</w:t>
            </w:r>
          </w:p>
          <w:p w14:paraId="31F8028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90.16 (116.54)</w:t>
            </w:r>
          </w:p>
          <w:p w14:paraId="5513193B" w14:textId="7715D38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5EA41CA3" w14:textId="0C8DB404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YXRvPC9BdXRob3I+PFllYXI+MjAxNzwvWWVhcj48UmVj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YXRvPC9BdXRob3I+PFllYXI+MjAxNzwvWWVhcj48UmVj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38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43E0BDB8" w14:textId="77777777" w:rsidTr="00DE157E">
        <w:tc>
          <w:tcPr>
            <w:tcW w:w="1696" w:type="dxa"/>
          </w:tcPr>
          <w:p w14:paraId="3E9234C5" w14:textId="67D7137D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ong (2017)</w:t>
            </w:r>
          </w:p>
        </w:tc>
        <w:tc>
          <w:tcPr>
            <w:tcW w:w="1701" w:type="dxa"/>
          </w:tcPr>
          <w:p w14:paraId="5BFE2A8A" w14:textId="6ADC706E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ospective analysis</w:t>
            </w:r>
          </w:p>
          <w:p w14:paraId="09FF4CB3" w14:textId="54D073FA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1E03B96A" w14:textId="0C4843C0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 77 patients (104 eyes);</w:t>
            </w:r>
          </w:p>
          <w:p w14:paraId="222E2E6B" w14:textId="4CCA8625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60B78BF8" w14:textId="2627604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1559" w:type="dxa"/>
          </w:tcPr>
          <w:p w14:paraId="0DDB6CD3" w14:textId="75EF7AE5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.75 (1.51)</w:t>
            </w:r>
          </w:p>
        </w:tc>
        <w:tc>
          <w:tcPr>
            <w:tcW w:w="1701" w:type="dxa"/>
          </w:tcPr>
          <w:p w14:paraId="6CA45658" w14:textId="0A3E29EF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 monthly IVR injections, plus 2</w:t>
            </w:r>
          </w:p>
          <w:p w14:paraId="0CA45924" w14:textId="0A6C8C0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f edema had not resolved</w:t>
            </w:r>
          </w:p>
        </w:tc>
        <w:tc>
          <w:tcPr>
            <w:tcW w:w="2693" w:type="dxa"/>
          </w:tcPr>
          <w:p w14:paraId="1F697FB3" w14:textId="33C24880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 (letters), mean (SD):</w:t>
            </w:r>
          </w:p>
          <w:p w14:paraId="2D54C394" w14:textId="13345D8E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1.6 (15.6)</w:t>
            </w:r>
          </w:p>
          <w:p w14:paraId="27DFDE88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5268D21C" w14:textId="24D9442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Mean CRT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 (SD):</w:t>
            </w:r>
          </w:p>
          <w:p w14:paraId="1A5159AF" w14:textId="3EF9E68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71.8 (113.1)</w:t>
            </w:r>
          </w:p>
          <w:p w14:paraId="7C81A5C5" w14:textId="0A5F7F53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4532AB41" w14:textId="21D5A866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Xb25nPC9BdXRob3I+PFllYXI+MjAxNzwvWWVhcj48UmVj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Xb25nPC9BdXRob3I+PFllYXI+MjAxNzwvWWVhcj48UmVj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45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673E9681" w14:textId="77777777" w:rsidTr="00DE157E">
        <w:trPr>
          <w:trHeight w:val="3051"/>
        </w:trPr>
        <w:tc>
          <w:tcPr>
            <w:tcW w:w="1696" w:type="dxa"/>
          </w:tcPr>
          <w:p w14:paraId="7C51B2DB" w14:textId="1C5E419F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Xu (2017)</w:t>
            </w:r>
          </w:p>
        </w:tc>
        <w:tc>
          <w:tcPr>
            <w:tcW w:w="1701" w:type="dxa"/>
          </w:tcPr>
          <w:p w14:paraId="65478294" w14:textId="15A8318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trospective analysis, single center</w:t>
            </w:r>
          </w:p>
        </w:tc>
        <w:tc>
          <w:tcPr>
            <w:tcW w:w="1418" w:type="dxa"/>
          </w:tcPr>
          <w:p w14:paraId="7A59804D" w14:textId="7080F523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 32 patients and 36 eyes (RAN group)</w:t>
            </w:r>
          </w:p>
          <w:p w14:paraId="03694DE6" w14:textId="0C4911E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6A1F0087" w14:textId="4599E18E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 mg ranibizumab</w:t>
            </w:r>
          </w:p>
          <w:p w14:paraId="0E4C0511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79DE13C5" w14:textId="645CF0AA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04388432" w14:textId="09ACBDAE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.2 (1.0)</w:t>
            </w:r>
          </w:p>
        </w:tc>
        <w:tc>
          <w:tcPr>
            <w:tcW w:w="1701" w:type="dxa"/>
          </w:tcPr>
          <w:p w14:paraId="48040947" w14:textId="35EA9A91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 monthly injections then PRN</w:t>
            </w:r>
          </w:p>
        </w:tc>
        <w:tc>
          <w:tcPr>
            <w:tcW w:w="2693" w:type="dxa"/>
          </w:tcPr>
          <w:p w14:paraId="5720263E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 (letters), mean (SD):</w:t>
            </w:r>
          </w:p>
          <w:p w14:paraId="0767FD4E" w14:textId="12E82CD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= 46.6 (10.9)</w:t>
            </w:r>
          </w:p>
          <w:p w14:paraId="3B6D5893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6CEBE4EE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Mean CRT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 (SD):</w:t>
            </w:r>
          </w:p>
          <w:p w14:paraId="30BA5D06" w14:textId="222BB33F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= 473.9 (100.6)</w:t>
            </w:r>
          </w:p>
          <w:p w14:paraId="57A954A4" w14:textId="17FC603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32D66DC9" w14:textId="58E2E1B4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YdTwvQXV0aG9yPjxZZWFyPjIwMTc8L1llYXI+PFJlY051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YdTwvQXV0aG9yPjxZZWFyPjIwMTc8L1llYXI+PFJlY051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423648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46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</w:tbl>
    <w:p w14:paraId="1066797A" w14:textId="01E50763" w:rsidR="006F3E59" w:rsidRPr="00951063" w:rsidRDefault="00FE6BE3" w:rsidP="00A77F2B">
      <w:pPr>
        <w:spacing w:before="240" w:line="480" w:lineRule="auto"/>
        <w:rPr>
          <w:sz w:val="20"/>
          <w:szCs w:val="20"/>
          <w:lang w:val="en-US"/>
        </w:rPr>
      </w:pPr>
      <w:r w:rsidRPr="00951063">
        <w:rPr>
          <w:sz w:val="20"/>
          <w:szCs w:val="20"/>
          <w:lang w:val="en-US"/>
        </w:rPr>
        <w:t xml:space="preserve">IVR: intravitreal RAN; </w:t>
      </w:r>
      <w:r w:rsidR="005171F8" w:rsidRPr="00951063">
        <w:rPr>
          <w:sz w:val="20"/>
          <w:szCs w:val="20"/>
          <w:lang w:val="en-US"/>
        </w:rPr>
        <w:t xml:space="preserve">RAN: ranibizumab; CST: central subfield thickness; CFT: central foveal thickness; CRT: central retinal thickness; CRST: central retinal subfield thickness; </w:t>
      </w:r>
      <w:r w:rsidR="00777DE0" w:rsidRPr="00951063">
        <w:rPr>
          <w:sz w:val="20"/>
          <w:szCs w:val="20"/>
          <w:lang w:val="en-US"/>
        </w:rPr>
        <w:t xml:space="preserve">VEGF: Vascular endothelial growth factor; PRN: pro re </w:t>
      </w:r>
      <w:proofErr w:type="spellStart"/>
      <w:r w:rsidR="00777DE0" w:rsidRPr="00951063">
        <w:rPr>
          <w:sz w:val="20"/>
          <w:szCs w:val="20"/>
          <w:lang w:val="en-US"/>
        </w:rPr>
        <w:t>nata</w:t>
      </w:r>
      <w:proofErr w:type="spellEnd"/>
      <w:r w:rsidR="00777DE0" w:rsidRPr="00951063">
        <w:rPr>
          <w:sz w:val="20"/>
          <w:szCs w:val="20"/>
          <w:lang w:val="en-US"/>
        </w:rPr>
        <w:t xml:space="preserve">/ as needed; SD: standard deviation; </w:t>
      </w:r>
      <w:r w:rsidR="00DD3FB3" w:rsidRPr="00951063">
        <w:rPr>
          <w:sz w:val="20"/>
          <w:szCs w:val="20"/>
          <w:lang w:val="en-US"/>
        </w:rPr>
        <w:t>DME: diabetic macular edema</w:t>
      </w:r>
      <w:r w:rsidR="00777DE0" w:rsidRPr="00951063">
        <w:rPr>
          <w:sz w:val="20"/>
          <w:szCs w:val="20"/>
          <w:lang w:val="en-US"/>
        </w:rPr>
        <w:t xml:space="preserve">; </w:t>
      </w:r>
      <w:r w:rsidR="007C3C46" w:rsidRPr="00951063">
        <w:rPr>
          <w:sz w:val="20"/>
          <w:szCs w:val="20"/>
          <w:lang w:val="en-US"/>
        </w:rPr>
        <w:t>ETDRS: Early Treatment Diabetic Retinopathy Study</w:t>
      </w:r>
      <w:r w:rsidR="0048116D" w:rsidRPr="00951063">
        <w:rPr>
          <w:sz w:val="20"/>
          <w:szCs w:val="20"/>
          <w:lang w:val="en-US"/>
        </w:rPr>
        <w:t>; NR: not reported;</w:t>
      </w:r>
      <w:r w:rsidR="00B04970" w:rsidRPr="00951063">
        <w:rPr>
          <w:sz w:val="20"/>
          <w:szCs w:val="20"/>
          <w:lang w:val="en-US"/>
        </w:rPr>
        <w:t xml:space="preserve"> EudraCT: European Clinical Trials Database;</w:t>
      </w:r>
      <w:r w:rsidR="00A07BA0" w:rsidRPr="00951063">
        <w:rPr>
          <w:sz w:val="20"/>
          <w:szCs w:val="20"/>
          <w:lang w:val="en-US"/>
        </w:rPr>
        <w:t xml:space="preserve"> </w:t>
      </w:r>
      <w:r w:rsidR="00F9571D" w:rsidRPr="00951063">
        <w:rPr>
          <w:sz w:val="20"/>
          <w:szCs w:val="20"/>
          <w:lang w:val="en-US"/>
        </w:rPr>
        <w:t xml:space="preserve">BCVA: best-corrected visual acuity; TREX: </w:t>
      </w:r>
      <w:proofErr w:type="spellStart"/>
      <w:r w:rsidR="00F9571D" w:rsidRPr="00951063">
        <w:rPr>
          <w:sz w:val="20"/>
          <w:szCs w:val="20"/>
          <w:lang w:val="en-US"/>
        </w:rPr>
        <w:t>TReat</w:t>
      </w:r>
      <w:proofErr w:type="spellEnd"/>
      <w:r w:rsidR="00F9571D" w:rsidRPr="00951063">
        <w:rPr>
          <w:sz w:val="20"/>
          <w:szCs w:val="20"/>
          <w:lang w:val="en-US"/>
        </w:rPr>
        <w:t xml:space="preserve"> and </w:t>
      </w:r>
      <w:proofErr w:type="spellStart"/>
      <w:r w:rsidR="00F9571D" w:rsidRPr="00951063">
        <w:rPr>
          <w:sz w:val="20"/>
          <w:szCs w:val="20"/>
          <w:lang w:val="en-US"/>
        </w:rPr>
        <w:t>EXtend</w:t>
      </w:r>
      <w:proofErr w:type="spellEnd"/>
      <w:r w:rsidR="00F9571D" w:rsidRPr="00951063">
        <w:rPr>
          <w:sz w:val="20"/>
          <w:szCs w:val="20"/>
          <w:lang w:val="en-US"/>
        </w:rPr>
        <w:t xml:space="preserve"> without macular laser photocoagulation</w:t>
      </w:r>
      <w:r w:rsidR="00043D92" w:rsidRPr="00951063">
        <w:rPr>
          <w:sz w:val="20"/>
          <w:szCs w:val="20"/>
          <w:lang w:val="en-US"/>
        </w:rPr>
        <w:t xml:space="preserve">; </w:t>
      </w:r>
      <w:r w:rsidR="003556BB" w:rsidRPr="00951063">
        <w:rPr>
          <w:sz w:val="20"/>
          <w:szCs w:val="20"/>
          <w:lang w:val="en-US"/>
        </w:rPr>
        <w:t>UK DR-EMR: United Kingdom Diabetic Retinopathy Electronic Medical Record Users Group</w:t>
      </w:r>
      <w:r w:rsidR="00E1060F" w:rsidRPr="00951063">
        <w:rPr>
          <w:sz w:val="20"/>
          <w:szCs w:val="20"/>
          <w:lang w:val="en-US"/>
        </w:rPr>
        <w:t xml:space="preserve">; </w:t>
      </w:r>
      <w:r w:rsidRPr="00951063">
        <w:rPr>
          <w:sz w:val="20"/>
          <w:szCs w:val="20"/>
          <w:lang w:val="en-US"/>
        </w:rPr>
        <w:t>UMIN-CTR: University Hospital Medical Information Network Clinical Trials Registry</w:t>
      </w:r>
      <w:r w:rsidR="008061C3" w:rsidRPr="00951063">
        <w:rPr>
          <w:sz w:val="20"/>
          <w:szCs w:val="20"/>
          <w:lang w:val="en-US"/>
        </w:rPr>
        <w:t>; NCT: ClinicalTrials.gov identifier.</w:t>
      </w:r>
    </w:p>
    <w:p w14:paraId="16099969" w14:textId="77777777" w:rsidR="006979EE" w:rsidRPr="00951063" w:rsidRDefault="006979EE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951063">
        <w:rPr>
          <w:rFonts w:ascii="Times New Roman" w:hAnsi="Times New Roman" w:cs="Times New Roman"/>
          <w:b/>
          <w:sz w:val="20"/>
          <w:szCs w:val="20"/>
          <w:lang w:val="en-US"/>
        </w:rPr>
        <w:br w:type="page"/>
      </w:r>
    </w:p>
    <w:p w14:paraId="088C2127" w14:textId="000334B4" w:rsidR="000E476C" w:rsidRPr="00951063" w:rsidRDefault="000E476C" w:rsidP="000E476C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951063">
        <w:rPr>
          <w:rFonts w:ascii="Times New Roman" w:hAnsi="Times New Roman" w:cs="Times New Roman"/>
          <w:b/>
          <w:sz w:val="20"/>
          <w:szCs w:val="20"/>
          <w:lang w:val="en-US"/>
        </w:rPr>
        <w:lastRenderedPageBreak/>
        <w:t>Table 1b. Summary of included ranibizumab studies with follow-up of 24 months.</w:t>
      </w:r>
    </w:p>
    <w:tbl>
      <w:tblPr>
        <w:tblStyle w:val="TableGrid"/>
        <w:tblW w:w="13603" w:type="dxa"/>
        <w:tblLayout w:type="fixed"/>
        <w:tblLook w:val="04A0" w:firstRow="1" w:lastRow="0" w:firstColumn="1" w:lastColumn="0" w:noHBand="0" w:noVBand="1"/>
      </w:tblPr>
      <w:tblGrid>
        <w:gridCol w:w="1700"/>
        <w:gridCol w:w="1699"/>
        <w:gridCol w:w="1983"/>
        <w:gridCol w:w="1841"/>
        <w:gridCol w:w="1275"/>
        <w:gridCol w:w="1699"/>
        <w:gridCol w:w="2272"/>
        <w:gridCol w:w="1134"/>
      </w:tblGrid>
      <w:tr w:rsidR="00DE157E" w:rsidRPr="00951063" w14:paraId="1A5C40F0" w14:textId="77777777" w:rsidTr="00DE157E">
        <w:trPr>
          <w:trHeight w:val="920"/>
        </w:trPr>
        <w:tc>
          <w:tcPr>
            <w:tcW w:w="1700" w:type="dxa"/>
          </w:tcPr>
          <w:p w14:paraId="02E09A08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uthor (date); name; NCT</w:t>
            </w:r>
          </w:p>
        </w:tc>
        <w:tc>
          <w:tcPr>
            <w:tcW w:w="1699" w:type="dxa"/>
          </w:tcPr>
          <w:p w14:paraId="7D81D59B" w14:textId="77777777" w:rsidR="00DE157E" w:rsidRPr="00951063" w:rsidRDefault="00DE157E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Design</w:t>
            </w:r>
          </w:p>
        </w:tc>
        <w:tc>
          <w:tcPr>
            <w:tcW w:w="1983" w:type="dxa"/>
          </w:tcPr>
          <w:p w14:paraId="78EC9E0F" w14:textId="77777777" w:rsidR="00DE157E" w:rsidRPr="00951063" w:rsidRDefault="00DE157E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atients (N)</w:t>
            </w:r>
          </w:p>
        </w:tc>
        <w:tc>
          <w:tcPr>
            <w:tcW w:w="1841" w:type="dxa"/>
          </w:tcPr>
          <w:p w14:paraId="287894DF" w14:textId="6DBBD277" w:rsidR="00DE157E" w:rsidRPr="00951063" w:rsidRDefault="00DE157E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Treatment Arm</w:t>
            </w:r>
          </w:p>
        </w:tc>
        <w:tc>
          <w:tcPr>
            <w:tcW w:w="1275" w:type="dxa"/>
          </w:tcPr>
          <w:p w14:paraId="43047A51" w14:textId="2F7476FE" w:rsidR="00DE157E" w:rsidRPr="00951063" w:rsidRDefault="00DE157E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No. injections per patient; mean (SD)</w:t>
            </w:r>
          </w:p>
        </w:tc>
        <w:tc>
          <w:tcPr>
            <w:tcW w:w="1699" w:type="dxa"/>
          </w:tcPr>
          <w:p w14:paraId="34F3E662" w14:textId="21A49C14" w:rsidR="00DE157E" w:rsidRPr="00951063" w:rsidRDefault="00DE157E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Treatment regimen: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, PRN, TAE</w:t>
            </w:r>
          </w:p>
        </w:tc>
        <w:tc>
          <w:tcPr>
            <w:tcW w:w="2272" w:type="dxa"/>
          </w:tcPr>
          <w:p w14:paraId="0BDA205C" w14:textId="77777777" w:rsidR="00DE157E" w:rsidRPr="00951063" w:rsidRDefault="00DE157E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Baseline BVCA and CFT</w:t>
            </w:r>
          </w:p>
        </w:tc>
        <w:tc>
          <w:tcPr>
            <w:tcW w:w="1134" w:type="dxa"/>
          </w:tcPr>
          <w:p w14:paraId="1C699A97" w14:textId="77777777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Reference</w:t>
            </w:r>
          </w:p>
        </w:tc>
      </w:tr>
      <w:tr w:rsidR="00923F8B" w:rsidRPr="00951063" w14:paraId="0581DE1A" w14:textId="77777777" w:rsidTr="00DE157E">
        <w:tc>
          <w:tcPr>
            <w:tcW w:w="1700" w:type="dxa"/>
            <w:shd w:val="clear" w:color="auto" w:fill="F2F2F2" w:themeFill="background1" w:themeFillShade="F2"/>
          </w:tcPr>
          <w:p w14:paraId="1B7DDFDB" w14:textId="77777777" w:rsidR="00923F8B" w:rsidRPr="00951063" w:rsidRDefault="00923F8B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11903" w:type="dxa"/>
            <w:gridSpan w:val="7"/>
            <w:shd w:val="clear" w:color="auto" w:fill="F2F2F2" w:themeFill="background1" w:themeFillShade="F2"/>
          </w:tcPr>
          <w:p w14:paraId="0AAC0D2B" w14:textId="0A05CC5E" w:rsidR="00923F8B" w:rsidRPr="00951063" w:rsidRDefault="00923F8B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RCTs </w:t>
            </w:r>
          </w:p>
        </w:tc>
      </w:tr>
      <w:tr w:rsidR="00DE157E" w:rsidRPr="00951063" w14:paraId="7C7DE627" w14:textId="77777777" w:rsidTr="00DE157E">
        <w:tc>
          <w:tcPr>
            <w:tcW w:w="1700" w:type="dxa"/>
          </w:tcPr>
          <w:p w14:paraId="4FC0F203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ressler (2016)</w:t>
            </w:r>
          </w:p>
        </w:tc>
        <w:tc>
          <w:tcPr>
            <w:tcW w:w="1699" w:type="dxa"/>
          </w:tcPr>
          <w:p w14:paraId="381140D2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st-hoc analysis, multicenter,</w:t>
            </w:r>
          </w:p>
        </w:tc>
        <w:tc>
          <w:tcPr>
            <w:tcW w:w="1983" w:type="dxa"/>
          </w:tcPr>
          <w:p w14:paraId="08F08911" w14:textId="24D5E672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17 eyes (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chronic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ersistent DME n=61)</w:t>
            </w:r>
          </w:p>
          <w:p w14:paraId="0EC6FD50" w14:textId="77777777" w:rsidR="00DE157E" w:rsidRPr="00951063" w:rsidDel="00E67F15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1" w:type="dxa"/>
          </w:tcPr>
          <w:p w14:paraId="022116FF" w14:textId="5471233D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 mg RAN</w:t>
            </w:r>
          </w:p>
        </w:tc>
        <w:tc>
          <w:tcPr>
            <w:tcW w:w="1275" w:type="dxa"/>
          </w:tcPr>
          <w:p w14:paraId="25671DEB" w14:textId="30E243F3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 (2)</w:t>
            </w:r>
          </w:p>
        </w:tc>
        <w:tc>
          <w:tcPr>
            <w:tcW w:w="1699" w:type="dxa"/>
          </w:tcPr>
          <w:p w14:paraId="4A7BF0E1" w14:textId="4701A6C1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 x4, then PRN</w:t>
            </w:r>
          </w:p>
        </w:tc>
        <w:tc>
          <w:tcPr>
            <w:tcW w:w="2272" w:type="dxa"/>
          </w:tcPr>
          <w:p w14:paraId="0FD4C315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 (letters), median (IQR):</w:t>
            </w:r>
          </w:p>
          <w:p w14:paraId="704CB0DA" w14:textId="77777777" w:rsidR="00DE157E" w:rsidRPr="00951063" w:rsidDel="00E67F15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5 (58 to 71)</w:t>
            </w:r>
          </w:p>
        </w:tc>
        <w:tc>
          <w:tcPr>
            <w:tcW w:w="1134" w:type="dxa"/>
          </w:tcPr>
          <w:p w14:paraId="59F3E3FA" w14:textId="3E5B9A0E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Vzc2xlcjwvQXV0aG9yPjxZZWFyPjIwMTY8L1llYXI+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Vzc2xlcjwvQXV0aG9yPjxZZWFyPjIwMTY8L1llYXI+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BA539B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1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0CE8F410" w14:textId="77777777" w:rsidTr="00DE157E">
        <w:tc>
          <w:tcPr>
            <w:tcW w:w="1700" w:type="dxa"/>
          </w:tcPr>
          <w:p w14:paraId="04F35B6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ressler (2016)</w:t>
            </w:r>
          </w:p>
        </w:tc>
        <w:tc>
          <w:tcPr>
            <w:tcW w:w="1699" w:type="dxa"/>
          </w:tcPr>
          <w:p w14:paraId="07076F25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st-hoc analysis, multicenter,</w:t>
            </w:r>
          </w:p>
        </w:tc>
        <w:tc>
          <w:tcPr>
            <w:tcW w:w="1983" w:type="dxa"/>
          </w:tcPr>
          <w:p w14:paraId="433F8C4C" w14:textId="75A0E8C0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17 eyes (no persistent DME n=48)</w:t>
            </w:r>
          </w:p>
          <w:p w14:paraId="77F61FBD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382C9796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1" w:type="dxa"/>
          </w:tcPr>
          <w:p w14:paraId="4DAFD95C" w14:textId="1DCEF2C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 mg RAN</w:t>
            </w:r>
          </w:p>
        </w:tc>
        <w:tc>
          <w:tcPr>
            <w:tcW w:w="1275" w:type="dxa"/>
          </w:tcPr>
          <w:p w14:paraId="3F1F5EE9" w14:textId="3494F7CD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 (2)</w:t>
            </w:r>
          </w:p>
        </w:tc>
        <w:tc>
          <w:tcPr>
            <w:tcW w:w="1699" w:type="dxa"/>
          </w:tcPr>
          <w:p w14:paraId="6E328D03" w14:textId="7FF3981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 x4, then PRN</w:t>
            </w:r>
          </w:p>
        </w:tc>
        <w:tc>
          <w:tcPr>
            <w:tcW w:w="2272" w:type="dxa"/>
          </w:tcPr>
          <w:p w14:paraId="2458B031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 (letters), median (IQR):</w:t>
            </w:r>
          </w:p>
          <w:p w14:paraId="796C0444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5 (56 to 71)</w:t>
            </w:r>
          </w:p>
        </w:tc>
        <w:tc>
          <w:tcPr>
            <w:tcW w:w="1134" w:type="dxa"/>
          </w:tcPr>
          <w:p w14:paraId="721AE5A6" w14:textId="0E5E1692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Vzc2xlcjwvQXV0aG9yPjxZZWFyPjIwMTY8L1llYXI+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Vzc2xlcjwvQXV0aG9yPjxZZWFyPjIwMTY8L1llYXI+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BA539B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1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0EF419A0" w14:textId="4F1F3832" w:rsidTr="00DE157E">
        <w:tc>
          <w:tcPr>
            <w:tcW w:w="1700" w:type="dxa"/>
          </w:tcPr>
          <w:p w14:paraId="6C4D88D6" w14:textId="1D30A90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Jampol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6)</w:t>
            </w:r>
          </w:p>
        </w:tc>
        <w:tc>
          <w:tcPr>
            <w:tcW w:w="1699" w:type="dxa"/>
          </w:tcPr>
          <w:p w14:paraId="44C66939" w14:textId="170EB28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st-hoc analyses from DRCR.net randomized trial, multicenter</w:t>
            </w:r>
          </w:p>
          <w:p w14:paraId="0ABF91F1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724E830B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75876530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3" w:type="dxa"/>
          </w:tcPr>
          <w:p w14:paraId="6641CE8F" w14:textId="3137F623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660; Base letter &lt; 69 for RAN group = N=97</w:t>
            </w:r>
          </w:p>
        </w:tc>
        <w:tc>
          <w:tcPr>
            <w:tcW w:w="1841" w:type="dxa"/>
          </w:tcPr>
          <w:p w14:paraId="718B9B9F" w14:textId="0A242BDA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(0.3-mg)</w:t>
            </w:r>
          </w:p>
          <w:p w14:paraId="059E21FD" w14:textId="20F1853F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</w:tcPr>
          <w:p w14:paraId="1E8A98D1" w14:textId="2E9D6001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VCA 20/50 or Worse (Letter Score &lt;69) = 15.9 (4.7)</w:t>
            </w:r>
          </w:p>
        </w:tc>
        <w:tc>
          <w:tcPr>
            <w:tcW w:w="1699" w:type="dxa"/>
          </w:tcPr>
          <w:p w14:paraId="5A6C1EBB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  <w:p w14:paraId="00E3C2A1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46153C5A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272" w:type="dxa"/>
          </w:tcPr>
          <w:p w14:paraId="55D60346" w14:textId="1C7B763B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1134" w:type="dxa"/>
          </w:tcPr>
          <w:p w14:paraId="17492FA4" w14:textId="77777777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6DD9DFD0" w14:textId="5057382D" w:rsidR="00DE157E" w:rsidRPr="00951063" w:rsidRDefault="00DE157E" w:rsidP="00DE157E">
            <w:pPr>
              <w:jc w:val="center"/>
              <w:rPr>
                <w:lang w:val="en-US"/>
              </w:rPr>
            </w:pPr>
            <w:r w:rsidRPr="00951063">
              <w:rPr>
                <w:lang w:val="en-US"/>
              </w:rPr>
              <w:fldChar w:fldCharType="begin">
                <w:fldData xml:space="preserve">PEVuZE5vdGU+PENpdGU+PEF1dGhvcj5KYW1wb2w8L0F1dGhvcj48WWVhcj4yMDE2PC9ZZWFyPjxS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lang w:val="en-US"/>
              </w:rPr>
              <w:instrText xml:space="preserve"> ADDIN EN.CITE </w:instrText>
            </w:r>
            <w:r>
              <w:rPr>
                <w:lang w:val="en-US"/>
              </w:rPr>
              <w:fldChar w:fldCharType="begin">
                <w:fldData xml:space="preserve">PEVuZE5vdGU+PENpdGU+PEF1dGhvcj5KYW1wb2w8L0F1dGhvcj48WWVhcj4yMDE2PC9ZZWFyPjxS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lang w:val="en-US"/>
              </w:rPr>
              <w:instrText xml:space="preserve"> ADDIN EN.CITE.DATA </w:instrText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end"/>
            </w:r>
            <w:r w:rsidRPr="00951063">
              <w:rPr>
                <w:lang w:val="en-US"/>
              </w:rPr>
            </w:r>
            <w:r w:rsidRPr="00951063">
              <w:rPr>
                <w:lang w:val="en-US"/>
              </w:rPr>
              <w:fldChar w:fldCharType="separate"/>
            </w:r>
            <w:r>
              <w:rPr>
                <w:noProof/>
                <w:lang w:val="en-US"/>
              </w:rPr>
              <w:t>[</w:t>
            </w:r>
            <w:r w:rsidR="00BA539B">
              <w:rPr>
                <w:noProof/>
                <w:lang w:val="en-US"/>
              </w:rPr>
              <w:t>41</w:t>
            </w:r>
            <w:r>
              <w:rPr>
                <w:noProof/>
                <w:lang w:val="en-US"/>
              </w:rPr>
              <w:t>]</w:t>
            </w:r>
            <w:r w:rsidRPr="00951063">
              <w:rPr>
                <w:lang w:val="en-US"/>
              </w:rPr>
              <w:fldChar w:fldCharType="end"/>
            </w:r>
          </w:p>
        </w:tc>
      </w:tr>
      <w:tr w:rsidR="00DE157E" w:rsidRPr="00951063" w14:paraId="1E264226" w14:textId="77777777" w:rsidTr="00DE157E">
        <w:tc>
          <w:tcPr>
            <w:tcW w:w="1700" w:type="dxa"/>
          </w:tcPr>
          <w:p w14:paraId="41C4D530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highlight w:val="green"/>
                <w:lang w:val="en-US"/>
              </w:rPr>
            </w:pP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afuente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7); EudraCT trial number 2015-001082-74</w:t>
            </w:r>
          </w:p>
        </w:tc>
        <w:tc>
          <w:tcPr>
            <w:tcW w:w="1699" w:type="dxa"/>
          </w:tcPr>
          <w:p w14:paraId="3733605D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ingle-blind controlled;</w:t>
            </w:r>
          </w:p>
          <w:p w14:paraId="4904A607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ingle center</w:t>
            </w:r>
          </w:p>
          <w:p w14:paraId="52623701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3" w:type="dxa"/>
          </w:tcPr>
          <w:p w14:paraId="1CE500C0" w14:textId="023C7E02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33 subjects (42 eyes)</w:t>
            </w:r>
          </w:p>
          <w:p w14:paraId="185A81F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6339C89C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1" w:type="dxa"/>
          </w:tcPr>
          <w:p w14:paraId="23559175" w14:textId="717ABE4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5mg</w:t>
            </w:r>
          </w:p>
        </w:tc>
        <w:tc>
          <w:tcPr>
            <w:tcW w:w="1275" w:type="dxa"/>
          </w:tcPr>
          <w:p w14:paraId="593EB019" w14:textId="2D6BA3BD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 (4)</w:t>
            </w:r>
          </w:p>
        </w:tc>
        <w:tc>
          <w:tcPr>
            <w:tcW w:w="1699" w:type="dxa"/>
          </w:tcPr>
          <w:p w14:paraId="24BA0B39" w14:textId="2DF6343C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 for the first 4 months followed by PRN</w:t>
            </w:r>
          </w:p>
          <w:p w14:paraId="104D5BC2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272" w:type="dxa"/>
          </w:tcPr>
          <w:p w14:paraId="02C5D0FC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VCA at baseline, mean (SD):</w:t>
            </w:r>
          </w:p>
          <w:p w14:paraId="79EF0D2A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.88 (12.08)</w:t>
            </w:r>
          </w:p>
          <w:p w14:paraId="62D8F83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38B880B3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CSMT at baseline, mean (SD), 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μm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:</w:t>
            </w:r>
          </w:p>
          <w:p w14:paraId="192E1784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49.38 (100.67)</w:t>
            </w:r>
          </w:p>
        </w:tc>
        <w:tc>
          <w:tcPr>
            <w:tcW w:w="1134" w:type="dxa"/>
          </w:tcPr>
          <w:p w14:paraId="3D73CA57" w14:textId="79F49722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MYWZ1ZW50ZTwvQXV0aG9yPjxZZWFyPjIwMTc8L1llYXI+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MYWZ1ZW50ZTwvQXV0aG9yPjxZZWFyPjIwMTc8L1llYXI+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BA539B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5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125D224D" w14:textId="77777777" w:rsidTr="00DE157E">
        <w:tc>
          <w:tcPr>
            <w:tcW w:w="1700" w:type="dxa"/>
          </w:tcPr>
          <w:p w14:paraId="29B8C887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guyen (2010); (READ-2); NCT00407381</w:t>
            </w:r>
          </w:p>
        </w:tc>
        <w:tc>
          <w:tcPr>
            <w:tcW w:w="1699" w:type="dxa"/>
          </w:tcPr>
          <w:p w14:paraId="30F19FBC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ospective, Phase II, interventional, multicenter</w:t>
            </w:r>
          </w:p>
          <w:p w14:paraId="4089CE15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01B3CCDB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3" w:type="dxa"/>
          </w:tcPr>
          <w:p w14:paraId="69C69D23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26 (RAN 0.5 mg N=33 eyes)</w:t>
            </w:r>
          </w:p>
        </w:tc>
        <w:tc>
          <w:tcPr>
            <w:tcW w:w="1841" w:type="dxa"/>
          </w:tcPr>
          <w:p w14:paraId="741636A0" w14:textId="5154D404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 mg RAN</w:t>
            </w:r>
          </w:p>
        </w:tc>
        <w:tc>
          <w:tcPr>
            <w:tcW w:w="1275" w:type="dxa"/>
          </w:tcPr>
          <w:p w14:paraId="0FDE83B2" w14:textId="1E0D310F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.3</w:t>
            </w:r>
          </w:p>
        </w:tc>
        <w:tc>
          <w:tcPr>
            <w:tcW w:w="1699" w:type="dxa"/>
          </w:tcPr>
          <w:p w14:paraId="133A9688" w14:textId="54F681CD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 at baseline and month months 1,3, and 5, then PRN</w:t>
            </w:r>
          </w:p>
        </w:tc>
        <w:tc>
          <w:tcPr>
            <w:tcW w:w="2272" w:type="dxa"/>
          </w:tcPr>
          <w:p w14:paraId="49ADA35E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Mean BVCA ETDRS letters: </w:t>
            </w:r>
          </w:p>
          <w:p w14:paraId="25611D53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5mg = 24.85</w:t>
            </w:r>
          </w:p>
          <w:p w14:paraId="19AEBA45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5F2C969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o CFT data</w:t>
            </w:r>
          </w:p>
        </w:tc>
        <w:tc>
          <w:tcPr>
            <w:tcW w:w="1134" w:type="dxa"/>
          </w:tcPr>
          <w:p w14:paraId="7A6867A5" w14:textId="5506AEFA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OZ3V5ZW48L0F1dGhvcj48WWVhcj4yMDEwPC9ZZWFyPjxS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OZ3V5ZW48L0F1dGhvcj48WWVhcj4yMDEwPC9ZZWFyPjxS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BA539B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34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7648606A" w14:textId="77777777" w:rsidTr="00DE157E">
        <w:tc>
          <w:tcPr>
            <w:tcW w:w="1700" w:type="dxa"/>
          </w:tcPr>
          <w:p w14:paraId="7FE42006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unte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6); (RETAIN); NCT01171976</w:t>
            </w:r>
          </w:p>
        </w:tc>
        <w:tc>
          <w:tcPr>
            <w:tcW w:w="1699" w:type="dxa"/>
          </w:tcPr>
          <w:p w14:paraId="6DAD8FB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hase 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IIb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single-masked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controlled, three-arm parallel-</w:t>
            </w:r>
          </w:p>
          <w:p w14:paraId="36707F1C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roup, multicenter</w:t>
            </w:r>
          </w:p>
        </w:tc>
        <w:tc>
          <w:tcPr>
            <w:tcW w:w="1983" w:type="dxa"/>
          </w:tcPr>
          <w:p w14:paraId="14C91E3B" w14:textId="6DAD3AAB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N=372 (TAE, n=125)</w:t>
            </w:r>
            <w:r w:rsidRPr="00951063" w:rsidDel="0024464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841" w:type="dxa"/>
          </w:tcPr>
          <w:p w14:paraId="029974BC" w14:textId="4733A9B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5 mg TAE</w:t>
            </w:r>
          </w:p>
        </w:tc>
        <w:tc>
          <w:tcPr>
            <w:tcW w:w="1275" w:type="dxa"/>
          </w:tcPr>
          <w:p w14:paraId="4B2884F2" w14:textId="40F1C903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 (3.7)</w:t>
            </w:r>
          </w:p>
        </w:tc>
        <w:tc>
          <w:tcPr>
            <w:tcW w:w="1699" w:type="dxa"/>
          </w:tcPr>
          <w:p w14:paraId="542005B8" w14:textId="666EFE8E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AE </w:t>
            </w:r>
          </w:p>
        </w:tc>
        <w:tc>
          <w:tcPr>
            <w:tcW w:w="2272" w:type="dxa"/>
          </w:tcPr>
          <w:p w14:paraId="6B88513D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Mean BCVA (SD), ETDRS letters, n (%):</w:t>
            </w:r>
          </w:p>
          <w:p w14:paraId="67A1897E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63.9 (10.8)</w:t>
            </w:r>
          </w:p>
          <w:p w14:paraId="3B249C30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0688A91E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Mean CSFT (SD)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:</w:t>
            </w:r>
          </w:p>
          <w:p w14:paraId="43CCA8E8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52.4 (131.2)</w:t>
            </w:r>
          </w:p>
          <w:p w14:paraId="1D78B149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47507FEC" w14:textId="6CE4E475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fldChar w:fldCharType="begin">
                <w:fldData xml:space="preserve">PEVuZE5vdGU+PENpdGU+PEF1dGhvcj5QcnVudGU8L0F1dGhvcj48WWVhcj4yMDE1PC9ZZWFyPjxS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QcnVudGU8L0F1dGhvcj48WWVhcj4yMDE1PC9ZZWFyPjxS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BA539B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13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21FFA314" w14:textId="77777777" w:rsidTr="00DE157E">
        <w:tc>
          <w:tcPr>
            <w:tcW w:w="1700" w:type="dxa"/>
          </w:tcPr>
          <w:p w14:paraId="1662EB7C" w14:textId="379C9DD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epah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6); (READ-3); NCT01077401</w:t>
            </w:r>
          </w:p>
        </w:tc>
        <w:tc>
          <w:tcPr>
            <w:tcW w:w="1699" w:type="dxa"/>
          </w:tcPr>
          <w:p w14:paraId="6BF0A5B9" w14:textId="42EA8FB1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ouble-blinded, controlled, parallel study, multicenter</w:t>
            </w:r>
          </w:p>
        </w:tc>
        <w:tc>
          <w:tcPr>
            <w:tcW w:w="1983" w:type="dxa"/>
          </w:tcPr>
          <w:p w14:paraId="23CFCCE2" w14:textId="79865700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52 patients (eyes) DME; ran N= 59 eyes</w:t>
            </w:r>
          </w:p>
          <w:p w14:paraId="75F3B5E4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2195EA16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0F420405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0A129475" w14:textId="67AC6C3E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1" w:type="dxa"/>
          </w:tcPr>
          <w:p w14:paraId="05D615DD" w14:textId="340CB52E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VR 0.5 mg</w:t>
            </w:r>
          </w:p>
        </w:tc>
        <w:tc>
          <w:tcPr>
            <w:tcW w:w="1275" w:type="dxa"/>
          </w:tcPr>
          <w:p w14:paraId="01116C19" w14:textId="1510F586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.4</w:t>
            </w:r>
          </w:p>
        </w:tc>
        <w:tc>
          <w:tcPr>
            <w:tcW w:w="1699" w:type="dxa"/>
          </w:tcPr>
          <w:p w14:paraId="146CA006" w14:textId="3A102446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 monthly injections followed by PRN injections until month 24</w:t>
            </w:r>
          </w:p>
        </w:tc>
        <w:tc>
          <w:tcPr>
            <w:tcW w:w="2272" w:type="dxa"/>
          </w:tcPr>
          <w:p w14:paraId="4D8DBE66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Mean BCVA, ETDRS letters, n:</w:t>
            </w:r>
          </w:p>
          <w:p w14:paraId="51CE1EB4" w14:textId="613D613A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RAN 0.5mg 26.30; </w:t>
            </w:r>
          </w:p>
          <w:p w14:paraId="6B7CBC73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2B56788C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Mean CST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:</w:t>
            </w:r>
          </w:p>
          <w:p w14:paraId="2643CEB7" w14:textId="30FEBCC5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5mg 441.3.7</w:t>
            </w:r>
          </w:p>
        </w:tc>
        <w:tc>
          <w:tcPr>
            <w:tcW w:w="1134" w:type="dxa"/>
          </w:tcPr>
          <w:p w14:paraId="3A6DD135" w14:textId="5AC35167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ZXBhaDwvQXV0aG9yPjxZZWFyPjIwMTY8L1llYXI+PFJl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ZXBhaDwvQXV0aG9yPjxZZWFyPjIwMTY8L1llYXI+PFJl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BA539B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43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5E363720" w14:textId="77777777" w:rsidTr="00DE157E">
        <w:tc>
          <w:tcPr>
            <w:tcW w:w="1700" w:type="dxa"/>
          </w:tcPr>
          <w:p w14:paraId="34C3E600" w14:textId="3399B30D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chmidt-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rfurth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4); (RESTORE extension study); NCT00906464</w:t>
            </w:r>
          </w:p>
        </w:tc>
        <w:tc>
          <w:tcPr>
            <w:tcW w:w="1699" w:type="dxa"/>
          </w:tcPr>
          <w:p w14:paraId="5A5B6A4F" w14:textId="698BCDC6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hase 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IIb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12-month, randomized core study and 24-month open-label extension study, multicenter</w:t>
            </w:r>
          </w:p>
        </w:tc>
        <w:tc>
          <w:tcPr>
            <w:tcW w:w="1983" w:type="dxa"/>
          </w:tcPr>
          <w:p w14:paraId="000A5084" w14:textId="579245D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ior RAN N=83</w:t>
            </w:r>
          </w:p>
        </w:tc>
        <w:tc>
          <w:tcPr>
            <w:tcW w:w="1841" w:type="dxa"/>
          </w:tcPr>
          <w:p w14:paraId="26BF7614" w14:textId="390DD776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VR 0.5 mg</w:t>
            </w:r>
          </w:p>
        </w:tc>
        <w:tc>
          <w:tcPr>
            <w:tcW w:w="1275" w:type="dxa"/>
          </w:tcPr>
          <w:p w14:paraId="1A21917F" w14:textId="76D5F7E5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.0</w:t>
            </w:r>
          </w:p>
        </w:tc>
        <w:tc>
          <w:tcPr>
            <w:tcW w:w="1699" w:type="dxa"/>
          </w:tcPr>
          <w:p w14:paraId="14D7670B" w14:textId="72862EED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272" w:type="dxa"/>
          </w:tcPr>
          <w:p w14:paraId="08C3D84A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VCA at baseline, mean (SD): </w:t>
            </w:r>
          </w:p>
          <w:p w14:paraId="5C4D4E6C" w14:textId="68227D0E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ior RAN = 65.0 (10.11)</w:t>
            </w:r>
          </w:p>
          <w:p w14:paraId="1CC66046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2698C36D" w14:textId="4EDEEE2D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CRT, mean (SD)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m: Prior RAN = 426.6 (118.01) </w:t>
            </w:r>
          </w:p>
        </w:tc>
        <w:tc>
          <w:tcPr>
            <w:tcW w:w="1134" w:type="dxa"/>
          </w:tcPr>
          <w:p w14:paraId="2A419F1F" w14:textId="77777777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58415A68" w14:textId="40FCD04D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Y2htaWR0LUVyZnVydGg8L0F1dGhvcj48WWVhcj4yMDE0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Y2htaWR0LUVyZnVydGg8L0F1dGhvcj48WWVhcj4yMDE0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BA539B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42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5AB8113A" w14:textId="77777777" w:rsidTr="00DE157E">
        <w:tc>
          <w:tcPr>
            <w:tcW w:w="1700" w:type="dxa"/>
          </w:tcPr>
          <w:p w14:paraId="5AC4770A" w14:textId="03DA8FEE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chmidt-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rfurth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4); (RESTORE extension study); NCT00906464</w:t>
            </w:r>
          </w:p>
        </w:tc>
        <w:tc>
          <w:tcPr>
            <w:tcW w:w="1699" w:type="dxa"/>
          </w:tcPr>
          <w:p w14:paraId="3E17B358" w14:textId="5BF093C6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hase 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IIb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12-month, randomized core study and 24-month open-label extension study, multicenter</w:t>
            </w:r>
          </w:p>
        </w:tc>
        <w:tc>
          <w:tcPr>
            <w:tcW w:w="1983" w:type="dxa"/>
          </w:tcPr>
          <w:p w14:paraId="2E480259" w14:textId="3761E820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ior RAN + laser N=83</w:t>
            </w:r>
          </w:p>
        </w:tc>
        <w:tc>
          <w:tcPr>
            <w:tcW w:w="1841" w:type="dxa"/>
          </w:tcPr>
          <w:p w14:paraId="1B8EDFD5" w14:textId="68B03FF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VR 0.5 mg</w:t>
            </w:r>
          </w:p>
        </w:tc>
        <w:tc>
          <w:tcPr>
            <w:tcW w:w="1275" w:type="dxa"/>
          </w:tcPr>
          <w:p w14:paraId="532DBD81" w14:textId="44EF4660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.0</w:t>
            </w:r>
          </w:p>
        </w:tc>
        <w:tc>
          <w:tcPr>
            <w:tcW w:w="1699" w:type="dxa"/>
          </w:tcPr>
          <w:p w14:paraId="1CCBD083" w14:textId="15B5B5A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272" w:type="dxa"/>
          </w:tcPr>
          <w:p w14:paraId="77069F2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VCA at baseline, mean (SD): </w:t>
            </w:r>
          </w:p>
          <w:p w14:paraId="5415C4E9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rior 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+laser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= 63.0 (9.99)</w:t>
            </w:r>
          </w:p>
          <w:p w14:paraId="622FFBC7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520AF27A" w14:textId="65DAF90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CRT, mean (SD)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m: Prior 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+laser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= 416.4 (119.91) </w:t>
            </w:r>
          </w:p>
        </w:tc>
        <w:tc>
          <w:tcPr>
            <w:tcW w:w="1134" w:type="dxa"/>
          </w:tcPr>
          <w:p w14:paraId="34F517AD" w14:textId="77777777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236AFEA7" w14:textId="26EA5D9E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Y2htaWR0LUVyZnVydGg8L0F1dGhvcj48WWVhcj4yMDE0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Y2htaWR0LUVyZnVydGg8L0F1dGhvcj48WWVhcj4yMDE0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BA539B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42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63D0928D" w14:textId="77777777" w:rsidTr="00DE157E">
        <w:tc>
          <w:tcPr>
            <w:tcW w:w="1700" w:type="dxa"/>
          </w:tcPr>
          <w:p w14:paraId="286F63E1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ingh (2016); (Analysis of RIDE and RISE); NCT00473382 and</w:t>
            </w:r>
          </w:p>
          <w:p w14:paraId="339FC0B0" w14:textId="75EE68AF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CT00473330, pooled</w:t>
            </w:r>
          </w:p>
        </w:tc>
        <w:tc>
          <w:tcPr>
            <w:tcW w:w="1699" w:type="dxa"/>
          </w:tcPr>
          <w:p w14:paraId="3C7E6EAE" w14:textId="72BE9986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Exploratory, post- hoc analysis of 2 randomized, double-blinded, sham-injection controlled studies (RIDE and RISE) up to month 24;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pooled data for RAN 0.3mg and 0.5mg groups, multicenter</w:t>
            </w:r>
          </w:p>
          <w:p w14:paraId="4CEB7342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12AFE40D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3" w:type="dxa"/>
          </w:tcPr>
          <w:p w14:paraId="00CC7E79" w14:textId="006F29D7" w:rsidR="00DE157E" w:rsidRPr="00951063" w:rsidRDefault="00DE157E" w:rsidP="00FA1ED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 xml:space="preserve">N= 98 RAN participants only taking insulin </w:t>
            </w:r>
          </w:p>
        </w:tc>
        <w:tc>
          <w:tcPr>
            <w:tcW w:w="1841" w:type="dxa"/>
          </w:tcPr>
          <w:p w14:paraId="04B7A33B" w14:textId="563F4D3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VR 0.3 mg or 0.5 mg through month 24</w:t>
            </w:r>
          </w:p>
          <w:p w14:paraId="13FDCD9A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401CA0D4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</w:tcPr>
          <w:p w14:paraId="2552B9B0" w14:textId="78CEC9D5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1699" w:type="dxa"/>
          </w:tcPr>
          <w:p w14:paraId="71AA5D9E" w14:textId="1065224F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272" w:type="dxa"/>
          </w:tcPr>
          <w:p w14:paraId="39DE7959" w14:textId="2238BE6F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  <w:p w14:paraId="26E21058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4999BE9C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2A323AD1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2FD65795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63D0FEEC" w14:textId="44F65B98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aW5naDwvQXV0aG9yPjxZZWFyPjIwMTY8L1llYXI+PFJl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aW5naDwvQXV0aG9yPjxZZWFyPjIwMTY8L1llYXI+PFJl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BA539B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44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57043AC4" w14:textId="77777777" w:rsidTr="00DE157E">
        <w:tc>
          <w:tcPr>
            <w:tcW w:w="1700" w:type="dxa"/>
          </w:tcPr>
          <w:p w14:paraId="26CE4945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ingh (2016); (Analysis of RIDE and RISE); NCT00473382 and</w:t>
            </w:r>
          </w:p>
          <w:p w14:paraId="38CAAEDA" w14:textId="4EA47E4F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CT00473330, pooled</w:t>
            </w:r>
          </w:p>
        </w:tc>
        <w:tc>
          <w:tcPr>
            <w:tcW w:w="1699" w:type="dxa"/>
          </w:tcPr>
          <w:p w14:paraId="1EA0F691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xploratory, post- hoc analysis of 2 randomized, double-blinded, sham-injection controlled studies (RIDE and RISE) up to month 24; pooled data for RAN 0.3mg and 0.5mg groups, multicenter</w:t>
            </w:r>
          </w:p>
          <w:p w14:paraId="201FE5B4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52A2A36E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3" w:type="dxa"/>
          </w:tcPr>
          <w:p w14:paraId="4464A2AE" w14:textId="1652F191" w:rsidR="00DE157E" w:rsidRPr="00951063" w:rsidRDefault="00DE157E" w:rsidP="00FA1ED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 124 RAN participants taking insulin and other medications</w:t>
            </w:r>
          </w:p>
        </w:tc>
        <w:tc>
          <w:tcPr>
            <w:tcW w:w="1841" w:type="dxa"/>
          </w:tcPr>
          <w:p w14:paraId="3A0CA35D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ham injections</w:t>
            </w:r>
          </w:p>
          <w:p w14:paraId="11E3F9E2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r IVR 0.3 mg or 0.5 mg through month 24</w:t>
            </w:r>
          </w:p>
          <w:p w14:paraId="71F6176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63C1C061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</w:tcPr>
          <w:p w14:paraId="1AFE3AE8" w14:textId="20C9B94B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1699" w:type="dxa"/>
          </w:tcPr>
          <w:p w14:paraId="26269ED0" w14:textId="08EDF05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272" w:type="dxa"/>
          </w:tcPr>
          <w:p w14:paraId="40F3A6D2" w14:textId="6C4CD8F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  <w:p w14:paraId="5E53A226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4980802B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61C1CED5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32A764C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7237855D" w14:textId="70ECBC2B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aW5naDwvQXV0aG9yPjxZZWFyPjIwMTY8L1llYXI+PFJl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aW5naDwvQXV0aG9yPjxZZWFyPjIwMTY8L1llYXI+PFJl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BA539B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44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12660AFC" w14:textId="77777777" w:rsidTr="00DE157E">
        <w:tc>
          <w:tcPr>
            <w:tcW w:w="1700" w:type="dxa"/>
          </w:tcPr>
          <w:p w14:paraId="64C1AEA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ingh (2016); (Analysis of RIDE and RISE); NCT00473382 and</w:t>
            </w:r>
          </w:p>
          <w:p w14:paraId="510B0E32" w14:textId="178E8959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CT00473330, pooled</w:t>
            </w:r>
          </w:p>
        </w:tc>
        <w:tc>
          <w:tcPr>
            <w:tcW w:w="1699" w:type="dxa"/>
          </w:tcPr>
          <w:p w14:paraId="34DE28A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xploratory, post- hoc analysis of 2 randomized, double-blinded, sham-injection controlled studies (RIDE and RISE) up to month 24; pooled data for RAN 0.3mg and 0.5mg groups, multicenter</w:t>
            </w:r>
          </w:p>
          <w:p w14:paraId="49CB902C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302C69A9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3" w:type="dxa"/>
          </w:tcPr>
          <w:p w14:paraId="32DE358A" w14:textId="3CC548CF" w:rsidR="00DE157E" w:rsidRPr="00951063" w:rsidRDefault="00DE157E" w:rsidP="00FA1ED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85 RAN participants taking only non-insulin medications</w:t>
            </w:r>
          </w:p>
        </w:tc>
        <w:tc>
          <w:tcPr>
            <w:tcW w:w="1841" w:type="dxa"/>
          </w:tcPr>
          <w:p w14:paraId="7B17A4E3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ham injections</w:t>
            </w:r>
          </w:p>
          <w:p w14:paraId="551D85C9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r IVR 0.3 mg or 0.5 mg through month 24</w:t>
            </w:r>
          </w:p>
          <w:p w14:paraId="68A24A75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11B8AB01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</w:tcPr>
          <w:p w14:paraId="7484FDDB" w14:textId="388DE109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1699" w:type="dxa"/>
          </w:tcPr>
          <w:p w14:paraId="2D0BB91D" w14:textId="350F4D8F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272" w:type="dxa"/>
          </w:tcPr>
          <w:p w14:paraId="74CEF1BA" w14:textId="318ECEE9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  <w:p w14:paraId="421C565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542A4045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35C95F6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19C0BED7" w14:textId="094FB5B1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aW5naDwvQXV0aG9yPjxZZWFyPjIwMTY8L1llYXI+PFJl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aW5naDwvQXV0aG9yPjxZZWFyPjIwMTY8L1llYXI+PFJl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0E6A65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44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E157E" w:rsidRPr="00951063" w14:paraId="7B88761C" w14:textId="77777777" w:rsidTr="00DE157E">
        <w:tc>
          <w:tcPr>
            <w:tcW w:w="1700" w:type="dxa"/>
          </w:tcPr>
          <w:p w14:paraId="093AAD09" w14:textId="7A947425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Wells (2016b); </w:t>
            </w: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DRCR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study; NCT01627249</w:t>
            </w:r>
          </w:p>
        </w:tc>
        <w:tc>
          <w:tcPr>
            <w:tcW w:w="1699" w:type="dxa"/>
          </w:tcPr>
          <w:p w14:paraId="2B0CEB71" w14:textId="598E2163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ulticenter</w:t>
            </w:r>
          </w:p>
        </w:tc>
        <w:tc>
          <w:tcPr>
            <w:tcW w:w="1983" w:type="dxa"/>
          </w:tcPr>
          <w:p w14:paraId="29B1183B" w14:textId="396F8C0E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660 (no. eyes analyzed at 24 months in RAN group: 192)</w:t>
            </w:r>
          </w:p>
        </w:tc>
        <w:tc>
          <w:tcPr>
            <w:tcW w:w="1841" w:type="dxa"/>
          </w:tcPr>
          <w:p w14:paraId="09FB6288" w14:textId="3CEC332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(0.3 mg)</w:t>
            </w:r>
          </w:p>
        </w:tc>
        <w:tc>
          <w:tcPr>
            <w:tcW w:w="1275" w:type="dxa"/>
          </w:tcPr>
          <w:p w14:paraId="0BFFBFBF" w14:textId="2C2A85FF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.8 (5.0)</w:t>
            </w:r>
          </w:p>
        </w:tc>
        <w:tc>
          <w:tcPr>
            <w:tcW w:w="1699" w:type="dxa"/>
          </w:tcPr>
          <w:p w14:paraId="6D6BA8AC" w14:textId="41B1491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Monthly </w:t>
            </w:r>
          </w:p>
        </w:tc>
        <w:tc>
          <w:tcPr>
            <w:tcW w:w="2272" w:type="dxa"/>
          </w:tcPr>
          <w:p w14:paraId="71D9C9D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CVA, ETDRS letters, mean (SD):</w:t>
            </w:r>
          </w:p>
          <w:p w14:paraId="4B226F3D" w14:textId="1CD4EF72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RAN BVCA 20/50 or worse (letter score &lt;69) 56.1 (10.1) </w:t>
            </w:r>
          </w:p>
          <w:p w14:paraId="0312617D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7332A238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788625D2" w14:textId="27102BD9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Median CSF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 (SD):</w:t>
            </w:r>
          </w:p>
          <w:p w14:paraId="4D65D436" w14:textId="0EFB863B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387 (122)</w:t>
            </w:r>
          </w:p>
          <w:p w14:paraId="5632C7B8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1C120CF9" w14:textId="2568A890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fldChar w:fldCharType="begin">
                <w:fldData xml:space="preserve">PEVuZE5vdGU+PENpdGU+PEF1dGhvcj5XZWxsczwvQXV0aG9yPjxZZWFyPjIwMTU8L1llYXI+PFJl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XZWxsczwvQXV0aG9yPjxZZWFyPjIwMTU8L1llYXI+PFJl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0E6A65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12, 48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2753B4" w:rsidRPr="00951063" w14:paraId="4B65D1BD" w14:textId="77777777" w:rsidTr="00DE157E">
        <w:tc>
          <w:tcPr>
            <w:tcW w:w="13603" w:type="dxa"/>
            <w:gridSpan w:val="8"/>
            <w:shd w:val="clear" w:color="auto" w:fill="F2F2F2" w:themeFill="background1" w:themeFillShade="F2"/>
          </w:tcPr>
          <w:p w14:paraId="388E6FDA" w14:textId="6C811F50" w:rsidR="002753B4" w:rsidRPr="00951063" w:rsidRDefault="002753B4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al-world studies</w:t>
            </w:r>
          </w:p>
        </w:tc>
      </w:tr>
      <w:tr w:rsidR="00DE157E" w:rsidRPr="00951063" w14:paraId="744F9BA7" w14:textId="77777777" w:rsidTr="00DE157E">
        <w:tc>
          <w:tcPr>
            <w:tcW w:w="1700" w:type="dxa"/>
          </w:tcPr>
          <w:p w14:paraId="424EFE2E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Koç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7)</w:t>
            </w:r>
          </w:p>
        </w:tc>
        <w:tc>
          <w:tcPr>
            <w:tcW w:w="1699" w:type="dxa"/>
          </w:tcPr>
          <w:p w14:paraId="6B7A152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trospective analysis of database records</w:t>
            </w:r>
          </w:p>
        </w:tc>
        <w:tc>
          <w:tcPr>
            <w:tcW w:w="1983" w:type="dxa"/>
          </w:tcPr>
          <w:p w14:paraId="458B8A2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01 eyes (RAN group</w:t>
            </w:r>
          </w:p>
          <w:p w14:paraId="15410C50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7B82075D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1" w:type="dxa"/>
          </w:tcPr>
          <w:p w14:paraId="466184BA" w14:textId="4C734838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 0.5 mg</w:t>
            </w:r>
          </w:p>
          <w:p w14:paraId="457F306C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3B716E6F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09A671F1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516DE751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</w:tcPr>
          <w:p w14:paraId="4D9BF0F1" w14:textId="05336535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.1 (1.9)</w:t>
            </w:r>
          </w:p>
        </w:tc>
        <w:tc>
          <w:tcPr>
            <w:tcW w:w="1699" w:type="dxa"/>
          </w:tcPr>
          <w:p w14:paraId="004FF42F" w14:textId="4D0ED8B2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arious; NR</w:t>
            </w:r>
          </w:p>
          <w:p w14:paraId="165755D1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272" w:type="dxa"/>
          </w:tcPr>
          <w:p w14:paraId="2F83E2E2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, ETDRS letters, mean (SD):</w:t>
            </w:r>
          </w:p>
          <w:p w14:paraId="71A3C388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9.8 (14.3)</w:t>
            </w:r>
          </w:p>
          <w:p w14:paraId="32913D1B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08E202AA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Mean CMT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 (SD):</w:t>
            </w:r>
          </w:p>
          <w:p w14:paraId="618CDCAB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60 (106.3)</w:t>
            </w:r>
          </w:p>
          <w:p w14:paraId="73FA6CB3" w14:textId="77777777" w:rsidR="00DE157E" w:rsidRPr="00951063" w:rsidRDefault="00DE157E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6800732E" w14:textId="77EEE2AC" w:rsidR="00DE157E" w:rsidRPr="00951063" w:rsidRDefault="00DE157E" w:rsidP="00DE157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Koc&lt;/Author&gt;&lt;Year&gt;2018&lt;/Year&gt;&lt;RecNum&gt;92&lt;/RecNum&gt;&lt;DisplayText&gt;[21]&lt;/DisplayText&gt;&lt;record&gt;&lt;rec-number&gt;92&lt;/rec-number&gt;&lt;foreign-keys&gt;&lt;key app="EN" db-id="s09s0z59b95s2wetxw45pe569v2zz0f9frvx" timestamp="1523886859"&gt;92&lt;/key&gt;&lt;/foreign-keys&gt;&lt;ref-type name="Journal Article"&gt;17&lt;/ref-type&gt;&lt;contributors&gt;&lt;authors&gt;&lt;author&gt;Koc, I.&lt;/author&gt;&lt;author&gt;Kadayifcilar, S.&lt;/author&gt;&lt;author&gt;Eldem, B.&lt;/author&gt;&lt;/authors&gt;&lt;/contributors&gt;&lt;titles&gt;&lt;title&gt;Real-World Results of Intravitreal Ranibizumab, Bevacizumab, or Triamcinolone for Diabetic Macular Edema&lt;/title&gt;&lt;secondary-title&gt;Ophthalmologica&lt;/secondary-title&gt;&lt;alt-title&gt;Ophthalmologica. Journal international d&amp;apos;ophtalmologie. International journal of ophthalmology. Zeitschrift fur Augenheilkunde&lt;/alt-title&gt;&lt;/titles&gt;&lt;periodical&gt;&lt;full-title&gt;Ophthalmologica&lt;/full-title&gt;&lt;abbr-1&gt;Ophthalmologica. Journal international d&amp;apos;ophtalmologie. International journal of ophthalmology. Zeitschrift fur Augenheilkunde&lt;/abbr-1&gt;&lt;/periodical&gt;&lt;alt-periodical&gt;&lt;full-title&gt;Ophthalmologica&lt;/full-title&gt;&lt;abbr-1&gt;Ophthalmologica. Journal international d&amp;apos;ophtalmologie. International journal of ophthalmology. Zeitschrift fur Augenheilkunde&lt;/abbr-1&gt;&lt;/alt-periodical&gt;&lt;pages&gt;85-93&lt;/pages&gt;&lt;volume&gt;239&lt;/volume&gt;&lt;number&gt;2-3&lt;/number&gt;&lt;edition&gt;2017/10/20&lt;/edition&gt;&lt;keywords&gt;&lt;keyword&gt;Anti-VEGF agents&lt;/keyword&gt;&lt;keyword&gt;Corticosteroids&lt;/keyword&gt;&lt;keyword&gt;Diabetic macular edema&lt;/keyword&gt;&lt;keyword&gt;Injection&lt;/keyword&gt;&lt;keyword&gt;Intravitreal treatment&lt;/keyword&gt;&lt;/keywords&gt;&lt;dates&gt;&lt;year&gt;2018&lt;/year&gt;&lt;/dates&gt;&lt;isbn&gt;0030-3755&lt;/isbn&gt;&lt;accession-num&gt;29050009&lt;/accession-num&gt;&lt;urls&gt;&lt;/urls&gt;&lt;electronic-resource-num&gt;10.1159/000481180&lt;/electronic-resource-num&gt;&lt;remote-database-provider&gt;NLM&lt;/remote-database-provider&gt;&lt;language&gt;eng&lt;/language&gt;&lt;/record&gt;&lt;/Cite&gt;&lt;/EndNote&gt;</w:instrTex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0E6A65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32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</w:tbl>
    <w:p w14:paraId="11E658E4" w14:textId="3FEFC138" w:rsidR="000E476C" w:rsidRPr="00951063" w:rsidRDefault="000E476C" w:rsidP="000E476C">
      <w:pPr>
        <w:spacing w:line="480" w:lineRule="auto"/>
        <w:rPr>
          <w:sz w:val="20"/>
          <w:szCs w:val="20"/>
          <w:lang w:val="en-US"/>
        </w:rPr>
      </w:pPr>
      <w:r w:rsidRPr="00951063">
        <w:rPr>
          <w:sz w:val="20"/>
          <w:szCs w:val="20"/>
          <w:lang w:val="en-US"/>
        </w:rPr>
        <w:t xml:space="preserve">IVR: intravitreal RAN; RAN: ranibizumab; CST: central subfield thickness; CFT: central foveal thickness; CSMT: central subfield macular thickness; PRN: pro re </w:t>
      </w:r>
      <w:proofErr w:type="spellStart"/>
      <w:r w:rsidRPr="00951063">
        <w:rPr>
          <w:sz w:val="20"/>
          <w:szCs w:val="20"/>
          <w:lang w:val="en-US"/>
        </w:rPr>
        <w:t>nata</w:t>
      </w:r>
      <w:proofErr w:type="spellEnd"/>
      <w:r w:rsidRPr="00951063">
        <w:rPr>
          <w:sz w:val="20"/>
          <w:szCs w:val="20"/>
          <w:lang w:val="en-US"/>
        </w:rPr>
        <w:t>/ as needed; SD: standard deviation; DME: diabetic macular edema; ETDRS: Early Treatment Diabetic Retinopathy Study; NR: not reported; EudraCT: European Clinical Trials Database; BCVA: best-corrected visual acuity; NCT: ClinicalTrials.gov identifier.</w:t>
      </w:r>
    </w:p>
    <w:p w14:paraId="710444D6" w14:textId="4BD1B409" w:rsidR="00616AB3" w:rsidRPr="00951063" w:rsidRDefault="00616AB3">
      <w:pPr>
        <w:rPr>
          <w:sz w:val="20"/>
          <w:szCs w:val="20"/>
          <w:lang w:val="en-US"/>
        </w:rPr>
      </w:pPr>
      <w:r w:rsidRPr="00951063">
        <w:rPr>
          <w:sz w:val="20"/>
          <w:szCs w:val="20"/>
          <w:lang w:val="en-US"/>
        </w:rPr>
        <w:br w:type="page"/>
      </w:r>
    </w:p>
    <w:p w14:paraId="327DC604" w14:textId="0ECEB2AA" w:rsidR="00616AB3" w:rsidRPr="00951063" w:rsidRDefault="00616AB3" w:rsidP="00616AB3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951063">
        <w:rPr>
          <w:rFonts w:ascii="Times New Roman" w:hAnsi="Times New Roman" w:cs="Times New Roman"/>
          <w:b/>
          <w:sz w:val="20"/>
          <w:szCs w:val="20"/>
          <w:lang w:val="en-US"/>
        </w:rPr>
        <w:lastRenderedPageBreak/>
        <w:t>Table 1c. Summary of included ranibizumab studies with follow-up of 36 months.</w:t>
      </w:r>
    </w:p>
    <w:tbl>
      <w:tblPr>
        <w:tblStyle w:val="TableGrid"/>
        <w:tblW w:w="13745" w:type="dxa"/>
        <w:tblLayout w:type="fixed"/>
        <w:tblLook w:val="04A0" w:firstRow="1" w:lastRow="0" w:firstColumn="1" w:lastColumn="0" w:noHBand="0" w:noVBand="1"/>
      </w:tblPr>
      <w:tblGrid>
        <w:gridCol w:w="1696"/>
        <w:gridCol w:w="1701"/>
        <w:gridCol w:w="1418"/>
        <w:gridCol w:w="1843"/>
        <w:gridCol w:w="1559"/>
        <w:gridCol w:w="1701"/>
        <w:gridCol w:w="2693"/>
        <w:gridCol w:w="1134"/>
      </w:tblGrid>
      <w:tr w:rsidR="00A623EF" w:rsidRPr="00951063" w14:paraId="65F26CDC" w14:textId="77777777" w:rsidTr="00A623EF">
        <w:trPr>
          <w:trHeight w:val="920"/>
        </w:trPr>
        <w:tc>
          <w:tcPr>
            <w:tcW w:w="1696" w:type="dxa"/>
          </w:tcPr>
          <w:p w14:paraId="1E2248DE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uthor (date); name; NCT</w:t>
            </w:r>
          </w:p>
        </w:tc>
        <w:tc>
          <w:tcPr>
            <w:tcW w:w="1701" w:type="dxa"/>
          </w:tcPr>
          <w:p w14:paraId="24523615" w14:textId="77777777" w:rsidR="00A623EF" w:rsidRPr="00951063" w:rsidRDefault="00A623EF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Design</w:t>
            </w:r>
          </w:p>
        </w:tc>
        <w:tc>
          <w:tcPr>
            <w:tcW w:w="1418" w:type="dxa"/>
          </w:tcPr>
          <w:p w14:paraId="00F17769" w14:textId="77777777" w:rsidR="00A623EF" w:rsidRPr="00951063" w:rsidRDefault="00A623EF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atients (N)</w:t>
            </w:r>
          </w:p>
        </w:tc>
        <w:tc>
          <w:tcPr>
            <w:tcW w:w="1843" w:type="dxa"/>
          </w:tcPr>
          <w:p w14:paraId="4A7E97F6" w14:textId="77777777" w:rsidR="00A623EF" w:rsidRPr="00951063" w:rsidRDefault="00A623EF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Treatment Arm</w:t>
            </w:r>
          </w:p>
        </w:tc>
        <w:tc>
          <w:tcPr>
            <w:tcW w:w="1559" w:type="dxa"/>
          </w:tcPr>
          <w:p w14:paraId="7598A7A2" w14:textId="77777777" w:rsidR="00A623EF" w:rsidRPr="00951063" w:rsidRDefault="00A623EF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No. injections per patient; mean (SD)</w:t>
            </w:r>
          </w:p>
        </w:tc>
        <w:tc>
          <w:tcPr>
            <w:tcW w:w="1701" w:type="dxa"/>
          </w:tcPr>
          <w:p w14:paraId="7C63F366" w14:textId="77777777" w:rsidR="00A623EF" w:rsidRPr="00951063" w:rsidRDefault="00A623EF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Treatment regimen: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, PRN, TAE</w:t>
            </w:r>
          </w:p>
        </w:tc>
        <w:tc>
          <w:tcPr>
            <w:tcW w:w="2693" w:type="dxa"/>
          </w:tcPr>
          <w:p w14:paraId="217D9282" w14:textId="77777777" w:rsidR="00A623EF" w:rsidRPr="00951063" w:rsidRDefault="00A623EF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Baseline BVCA and CFT</w:t>
            </w:r>
          </w:p>
        </w:tc>
        <w:tc>
          <w:tcPr>
            <w:tcW w:w="1134" w:type="dxa"/>
          </w:tcPr>
          <w:p w14:paraId="2C6CD349" w14:textId="77777777" w:rsidR="00A623EF" w:rsidRPr="00951063" w:rsidRDefault="00A623EF" w:rsidP="00A623E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Reference</w:t>
            </w:r>
          </w:p>
        </w:tc>
      </w:tr>
      <w:tr w:rsidR="00616AB3" w:rsidRPr="00951063" w14:paraId="6603A8AB" w14:textId="77777777" w:rsidTr="00A623EF">
        <w:tc>
          <w:tcPr>
            <w:tcW w:w="13745" w:type="dxa"/>
            <w:gridSpan w:val="8"/>
            <w:shd w:val="clear" w:color="auto" w:fill="F2F2F2" w:themeFill="background1" w:themeFillShade="F2"/>
          </w:tcPr>
          <w:p w14:paraId="20472FDB" w14:textId="77777777" w:rsidR="00616AB3" w:rsidRPr="00951063" w:rsidRDefault="00616AB3" w:rsidP="00FA1ED7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RCTs </w:t>
            </w:r>
          </w:p>
        </w:tc>
      </w:tr>
      <w:tr w:rsidR="00A623EF" w:rsidRPr="00951063" w14:paraId="16CB7335" w14:textId="77777777" w:rsidTr="00A623EF">
        <w:tc>
          <w:tcPr>
            <w:tcW w:w="1696" w:type="dxa"/>
          </w:tcPr>
          <w:p w14:paraId="64E84728" w14:textId="3CD45AB9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ressler (2016)</w:t>
            </w:r>
          </w:p>
        </w:tc>
        <w:tc>
          <w:tcPr>
            <w:tcW w:w="1701" w:type="dxa"/>
          </w:tcPr>
          <w:p w14:paraId="3DFEA5EB" w14:textId="39A950CF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st-hoc analysis, multicenter,</w:t>
            </w:r>
          </w:p>
        </w:tc>
        <w:tc>
          <w:tcPr>
            <w:tcW w:w="1418" w:type="dxa"/>
          </w:tcPr>
          <w:p w14:paraId="6D3000C9" w14:textId="51EBD4F0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17 eyes (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chronic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ersistent DME n=40)</w:t>
            </w:r>
          </w:p>
        </w:tc>
        <w:tc>
          <w:tcPr>
            <w:tcW w:w="1843" w:type="dxa"/>
          </w:tcPr>
          <w:p w14:paraId="659B05BF" w14:textId="74D89020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 mg RAN</w:t>
            </w:r>
          </w:p>
        </w:tc>
        <w:tc>
          <w:tcPr>
            <w:tcW w:w="1559" w:type="dxa"/>
          </w:tcPr>
          <w:p w14:paraId="07384B6E" w14:textId="331E24AC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 (2)</w:t>
            </w:r>
          </w:p>
        </w:tc>
        <w:tc>
          <w:tcPr>
            <w:tcW w:w="1701" w:type="dxa"/>
          </w:tcPr>
          <w:p w14:paraId="15B262AD" w14:textId="26719681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 x4, then PRN</w:t>
            </w:r>
          </w:p>
        </w:tc>
        <w:tc>
          <w:tcPr>
            <w:tcW w:w="2693" w:type="dxa"/>
          </w:tcPr>
          <w:p w14:paraId="6EA7994B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 (letters), median (IQR):</w:t>
            </w:r>
          </w:p>
          <w:p w14:paraId="778044A9" w14:textId="2EB0C88F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5 (58 to 71)</w:t>
            </w:r>
          </w:p>
        </w:tc>
        <w:tc>
          <w:tcPr>
            <w:tcW w:w="1134" w:type="dxa"/>
          </w:tcPr>
          <w:p w14:paraId="6973B3F3" w14:textId="498AA83B" w:rsidR="00A623EF" w:rsidRPr="00951063" w:rsidRDefault="00A623EF" w:rsidP="00A623E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Vzc2xlcjwvQXV0aG9yPjxZZWFyPjIwMTY8L1llYXI+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Vzc2xlcjwvQXV0aG9yPjxZZWFyPjIwMTY8L1llYXI+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8A644E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1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A623EF" w:rsidRPr="00951063" w14:paraId="09702EDF" w14:textId="77777777" w:rsidTr="00A623EF">
        <w:tc>
          <w:tcPr>
            <w:tcW w:w="1696" w:type="dxa"/>
          </w:tcPr>
          <w:p w14:paraId="37062340" w14:textId="77C13EF8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ressler (2016)</w:t>
            </w:r>
          </w:p>
        </w:tc>
        <w:tc>
          <w:tcPr>
            <w:tcW w:w="1701" w:type="dxa"/>
          </w:tcPr>
          <w:p w14:paraId="01832C84" w14:textId="4B99A728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st-hoc analysis, multicenter,</w:t>
            </w:r>
          </w:p>
        </w:tc>
        <w:tc>
          <w:tcPr>
            <w:tcW w:w="1418" w:type="dxa"/>
          </w:tcPr>
          <w:p w14:paraId="204F6466" w14:textId="569C86C5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17 eyes (no persistent DME n=60</w:t>
            </w:r>
          </w:p>
        </w:tc>
        <w:tc>
          <w:tcPr>
            <w:tcW w:w="1843" w:type="dxa"/>
          </w:tcPr>
          <w:p w14:paraId="20CB697C" w14:textId="1C753E3D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 mg RAN</w:t>
            </w:r>
          </w:p>
        </w:tc>
        <w:tc>
          <w:tcPr>
            <w:tcW w:w="1559" w:type="dxa"/>
          </w:tcPr>
          <w:p w14:paraId="369A8384" w14:textId="58E17DEE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 (2)</w:t>
            </w:r>
          </w:p>
        </w:tc>
        <w:tc>
          <w:tcPr>
            <w:tcW w:w="1701" w:type="dxa"/>
          </w:tcPr>
          <w:p w14:paraId="60B42965" w14:textId="5DA8F025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 x4, then PRN</w:t>
            </w:r>
          </w:p>
        </w:tc>
        <w:tc>
          <w:tcPr>
            <w:tcW w:w="2693" w:type="dxa"/>
          </w:tcPr>
          <w:p w14:paraId="3511AFBB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BCVA (letters), median (IQR):</w:t>
            </w:r>
          </w:p>
          <w:p w14:paraId="7AA4DFF4" w14:textId="028F6F2E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5 (56 to 71)</w:t>
            </w:r>
          </w:p>
        </w:tc>
        <w:tc>
          <w:tcPr>
            <w:tcW w:w="1134" w:type="dxa"/>
          </w:tcPr>
          <w:p w14:paraId="3C7C5907" w14:textId="26E25360" w:rsidR="00A623EF" w:rsidRPr="00951063" w:rsidRDefault="00A623EF" w:rsidP="00A623E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Vzc2xlcjwvQXV0aG9yPjxZZWFyPjIwMTY8L1llYXI+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Vzc2xlcjwvQXV0aG9yPjxZZWFyPjIwMTY8L1llYXI+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8A644E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1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A623EF" w:rsidRPr="00951063" w14:paraId="2EBF4A23" w14:textId="77777777" w:rsidTr="00A623EF">
        <w:tc>
          <w:tcPr>
            <w:tcW w:w="1696" w:type="dxa"/>
          </w:tcPr>
          <w:p w14:paraId="3FC2A4B8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rown (2013); RIDE (NCT00473382) </w:t>
            </w:r>
          </w:p>
        </w:tc>
        <w:tc>
          <w:tcPr>
            <w:tcW w:w="1701" w:type="dxa"/>
          </w:tcPr>
          <w:p w14:paraId="2935F48C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Double-blinded, placebo-controlled, multicenter, Phase III </w:t>
            </w:r>
          </w:p>
          <w:p w14:paraId="15F36033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34BE46FD" w14:textId="77777777" w:rsidR="00A623EF" w:rsidRPr="00951063" w:rsidDel="00746462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02B6362D" w14:textId="282DCB0B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ults with DME (n=759) N=125 0.3mg RAN</w:t>
            </w:r>
          </w:p>
          <w:p w14:paraId="2348FCCB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4216C42D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 mg RAN</w:t>
            </w:r>
          </w:p>
        </w:tc>
        <w:tc>
          <w:tcPr>
            <w:tcW w:w="1559" w:type="dxa"/>
          </w:tcPr>
          <w:p w14:paraId="7E70C750" w14:textId="2C366B7C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8 (11.2)</w:t>
            </w:r>
          </w:p>
        </w:tc>
        <w:tc>
          <w:tcPr>
            <w:tcW w:w="1701" w:type="dxa"/>
          </w:tcPr>
          <w:p w14:paraId="479B4784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693" w:type="dxa"/>
          </w:tcPr>
          <w:p w14:paraId="460A0643" w14:textId="39CA6048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NR </w:t>
            </w:r>
          </w:p>
        </w:tc>
        <w:tc>
          <w:tcPr>
            <w:tcW w:w="1134" w:type="dxa"/>
          </w:tcPr>
          <w:p w14:paraId="377215E9" w14:textId="18596829" w:rsidR="00A623EF" w:rsidRPr="00951063" w:rsidRDefault="00A623EF" w:rsidP="00A623E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93bjwvQXV0aG9yPjxZZWFyPjIwMTM8L1llYXI+PFJl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93bjwvQXV0aG9yPjxZZWFyPjIwMTM8L1llYXI+PFJl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8A644E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2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A623EF" w:rsidRPr="00951063" w14:paraId="0A7E3A33" w14:textId="77777777" w:rsidTr="00A623EF">
        <w:tc>
          <w:tcPr>
            <w:tcW w:w="1696" w:type="dxa"/>
          </w:tcPr>
          <w:p w14:paraId="788EAE1E" w14:textId="3288CB1B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rown (2013); RIDE (NCT00473382) </w:t>
            </w:r>
          </w:p>
        </w:tc>
        <w:tc>
          <w:tcPr>
            <w:tcW w:w="1701" w:type="dxa"/>
          </w:tcPr>
          <w:p w14:paraId="44E493A4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Double-blinded, placebo-controlled, multicenter, Phase III </w:t>
            </w:r>
          </w:p>
          <w:p w14:paraId="1000C356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14BAA1EC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08527C08" w14:textId="6A6B2133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ults with DME (n=759) N=125 0.5 mg RAN</w:t>
            </w:r>
          </w:p>
          <w:p w14:paraId="56E2994C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4E1FEC26" w14:textId="41335164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 mg RAN</w:t>
            </w:r>
          </w:p>
        </w:tc>
        <w:tc>
          <w:tcPr>
            <w:tcW w:w="1559" w:type="dxa"/>
          </w:tcPr>
          <w:p w14:paraId="39B34B17" w14:textId="253008D4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 (9.2)</w:t>
            </w:r>
          </w:p>
        </w:tc>
        <w:tc>
          <w:tcPr>
            <w:tcW w:w="1701" w:type="dxa"/>
          </w:tcPr>
          <w:p w14:paraId="2E5490AA" w14:textId="6A18F6EC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693" w:type="dxa"/>
          </w:tcPr>
          <w:p w14:paraId="7D3EA564" w14:textId="7494FA0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1134" w:type="dxa"/>
          </w:tcPr>
          <w:p w14:paraId="4D8BE287" w14:textId="44A42176" w:rsidR="00A623EF" w:rsidRPr="00951063" w:rsidRDefault="00A623EF" w:rsidP="00A623E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93bjwvQXV0aG9yPjxZZWFyPjIwMTM8L1llYXI+PFJl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93bjwvQXV0aG9yPjxZZWFyPjIwMTM8L1llYXI+PFJl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8A644E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2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A623EF" w:rsidRPr="00951063" w14:paraId="14165785" w14:textId="77777777" w:rsidTr="00A623EF">
        <w:tc>
          <w:tcPr>
            <w:tcW w:w="1696" w:type="dxa"/>
          </w:tcPr>
          <w:p w14:paraId="7B8BE6EB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rown (2013); RISE (NCT00473330)</w:t>
            </w:r>
          </w:p>
        </w:tc>
        <w:tc>
          <w:tcPr>
            <w:tcW w:w="1701" w:type="dxa"/>
          </w:tcPr>
          <w:p w14:paraId="4126CD24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Double-blinded, placebo-controlled, multicenter, Phase III </w:t>
            </w:r>
          </w:p>
          <w:p w14:paraId="0898BD04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6697FB3F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ults with DME (n=759)</w:t>
            </w:r>
          </w:p>
          <w:p w14:paraId="6F8E93F3" w14:textId="30812274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25 0.3mg RAN</w:t>
            </w:r>
          </w:p>
        </w:tc>
        <w:tc>
          <w:tcPr>
            <w:tcW w:w="1843" w:type="dxa"/>
          </w:tcPr>
          <w:p w14:paraId="4BCEB8FA" w14:textId="65138B30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mg RAN</w:t>
            </w:r>
          </w:p>
          <w:p w14:paraId="549B37A5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61B29333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1AC5F8B3" w14:textId="6D990DB1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 (10.2)</w:t>
            </w:r>
          </w:p>
        </w:tc>
        <w:tc>
          <w:tcPr>
            <w:tcW w:w="1701" w:type="dxa"/>
          </w:tcPr>
          <w:p w14:paraId="37E2B774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693" w:type="dxa"/>
          </w:tcPr>
          <w:p w14:paraId="00C04648" w14:textId="6B4FCA6D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1134" w:type="dxa"/>
          </w:tcPr>
          <w:p w14:paraId="33FD363B" w14:textId="5636E0D5" w:rsidR="00A623EF" w:rsidRPr="00951063" w:rsidRDefault="00A623EF" w:rsidP="00A623E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93bjwvQXV0aG9yPjxZZWFyPjIwMTM8L1llYXI+PFJl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93bjwvQXV0aG9yPjxZZWFyPjIwMTM8L1llYXI+PFJl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8A644E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2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A623EF" w:rsidRPr="00951063" w14:paraId="44B076F6" w14:textId="77777777" w:rsidTr="00A623EF">
        <w:tc>
          <w:tcPr>
            <w:tcW w:w="1696" w:type="dxa"/>
          </w:tcPr>
          <w:p w14:paraId="1E475770" w14:textId="43F7CE9E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rown (2013); RISE (NCT00473330)</w:t>
            </w:r>
          </w:p>
        </w:tc>
        <w:tc>
          <w:tcPr>
            <w:tcW w:w="1701" w:type="dxa"/>
          </w:tcPr>
          <w:p w14:paraId="14BE60D6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Double-blinded, placebo-controlled, multicenter, Phase III </w:t>
            </w:r>
          </w:p>
          <w:p w14:paraId="31F218BD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</w:tcPr>
          <w:p w14:paraId="6695B89F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Adults with DME (n=759)</w:t>
            </w:r>
          </w:p>
          <w:p w14:paraId="2FABD537" w14:textId="69320A4E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27 0.5mg RAN</w:t>
            </w:r>
          </w:p>
        </w:tc>
        <w:tc>
          <w:tcPr>
            <w:tcW w:w="1843" w:type="dxa"/>
          </w:tcPr>
          <w:p w14:paraId="4A52BF86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mg RAN</w:t>
            </w:r>
          </w:p>
          <w:p w14:paraId="638A5A35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6E1F6E8D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46E113AE" w14:textId="3542301C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 (10.4)</w:t>
            </w:r>
          </w:p>
        </w:tc>
        <w:tc>
          <w:tcPr>
            <w:tcW w:w="1701" w:type="dxa"/>
          </w:tcPr>
          <w:p w14:paraId="43BCC8D0" w14:textId="7EC0BA9D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693" w:type="dxa"/>
          </w:tcPr>
          <w:p w14:paraId="46110323" w14:textId="285BF842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  <w:p w14:paraId="3C709BCB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22878971" w14:textId="38109804" w:rsidR="00A623EF" w:rsidRPr="00951063" w:rsidRDefault="00A623EF" w:rsidP="00A623E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93bjwvQXV0aG9yPjxZZWFyPjIwMTM8L1llYXI+PFJl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Ccm93bjwvQXV0aG9yPjxZZWFyPjIwMTM8L1llYXI+PFJl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8A644E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22</w:t>
            </w:r>
            <w:r w:rsidRPr="00951063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A623EF" w:rsidRPr="00951063" w14:paraId="515291E8" w14:textId="77777777" w:rsidTr="00A623EF">
        <w:tc>
          <w:tcPr>
            <w:tcW w:w="1696" w:type="dxa"/>
          </w:tcPr>
          <w:p w14:paraId="7FBC8578" w14:textId="117F1483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lman (2015)</w:t>
            </w:r>
          </w:p>
        </w:tc>
        <w:tc>
          <w:tcPr>
            <w:tcW w:w="1701" w:type="dxa"/>
          </w:tcPr>
          <w:p w14:paraId="7E594E4B" w14:textId="5D7446D3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Multicenter </w:t>
            </w:r>
          </w:p>
        </w:tc>
        <w:tc>
          <w:tcPr>
            <w:tcW w:w="1418" w:type="dxa"/>
          </w:tcPr>
          <w:p w14:paraId="431D7D45" w14:textId="0FBAC893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 235 DME; N=111 at 36 months</w:t>
            </w:r>
          </w:p>
        </w:tc>
        <w:tc>
          <w:tcPr>
            <w:tcW w:w="1843" w:type="dxa"/>
          </w:tcPr>
          <w:p w14:paraId="5D5B9ACE" w14:textId="1D1381A2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VR 0.5mg</w:t>
            </w:r>
          </w:p>
        </w:tc>
        <w:tc>
          <w:tcPr>
            <w:tcW w:w="1559" w:type="dxa"/>
          </w:tcPr>
          <w:p w14:paraId="1E4EA967" w14:textId="1EE9320D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.0</w:t>
            </w:r>
          </w:p>
        </w:tc>
        <w:tc>
          <w:tcPr>
            <w:tcW w:w="1701" w:type="dxa"/>
          </w:tcPr>
          <w:p w14:paraId="4AC5A2B8" w14:textId="29BC48BD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693" w:type="dxa"/>
          </w:tcPr>
          <w:p w14:paraId="05713E69" w14:textId="43DB58B4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VCA at baseline, median: </w:t>
            </w:r>
          </w:p>
          <w:p w14:paraId="64740248" w14:textId="3C673B5D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RAN + deferred laser = 67.0 </w:t>
            </w:r>
          </w:p>
          <w:p w14:paraId="51887094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1B003F91" w14:textId="0B115B80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CST, median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: RAN + deferred laser = 394</w:t>
            </w:r>
          </w:p>
        </w:tc>
        <w:bookmarkStart w:id="0" w:name="_GoBack"/>
        <w:bookmarkEnd w:id="0"/>
        <w:tc>
          <w:tcPr>
            <w:tcW w:w="1134" w:type="dxa"/>
          </w:tcPr>
          <w:p w14:paraId="78AAF3A9" w14:textId="1F042FDD" w:rsidR="00A623EF" w:rsidRPr="00951063" w:rsidRDefault="00A623EF" w:rsidP="00A623E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FbG1hbjwvQXV0aG9yPjxZZWFyPjIwMTU8L1llYXI+PFJl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FbG1hbjwvQXV0aG9yPjxZZWFyPjIwMTU8L1llYXI+PFJl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8A644E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47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A623EF" w:rsidRPr="00951063" w14:paraId="443714C4" w14:textId="77777777" w:rsidTr="00A623EF">
        <w:tc>
          <w:tcPr>
            <w:tcW w:w="1696" w:type="dxa"/>
          </w:tcPr>
          <w:p w14:paraId="1F9270A7" w14:textId="23F256F8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chmidt-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rfurth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4); (RESTORE extension study); NCT00906464</w:t>
            </w:r>
          </w:p>
        </w:tc>
        <w:tc>
          <w:tcPr>
            <w:tcW w:w="1701" w:type="dxa"/>
          </w:tcPr>
          <w:p w14:paraId="4FF8759B" w14:textId="22FF247D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hase 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IIb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12-month, randomized core study and 24-month open-label extension study, multicenter</w:t>
            </w:r>
          </w:p>
        </w:tc>
        <w:tc>
          <w:tcPr>
            <w:tcW w:w="1418" w:type="dxa"/>
          </w:tcPr>
          <w:p w14:paraId="09C4AB54" w14:textId="31279253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ior RAN N=83</w:t>
            </w:r>
          </w:p>
        </w:tc>
        <w:tc>
          <w:tcPr>
            <w:tcW w:w="1843" w:type="dxa"/>
          </w:tcPr>
          <w:p w14:paraId="58ED7E32" w14:textId="5625357F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VR 0.5 mg</w:t>
            </w:r>
          </w:p>
        </w:tc>
        <w:tc>
          <w:tcPr>
            <w:tcW w:w="1559" w:type="dxa"/>
          </w:tcPr>
          <w:p w14:paraId="2A0F2559" w14:textId="6C821D94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.0</w:t>
            </w:r>
          </w:p>
        </w:tc>
        <w:tc>
          <w:tcPr>
            <w:tcW w:w="1701" w:type="dxa"/>
          </w:tcPr>
          <w:p w14:paraId="2218915D" w14:textId="56B5ABCD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693" w:type="dxa"/>
          </w:tcPr>
          <w:p w14:paraId="128CCD30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VCA at baseline, mean (SD): </w:t>
            </w:r>
          </w:p>
          <w:p w14:paraId="3EA86BA0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ior RAN = 65.0 (10.11)</w:t>
            </w:r>
          </w:p>
          <w:p w14:paraId="5E35B403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238D61F2" w14:textId="4D47BD9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CRT, mean (SD)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m: Prior RAN = 426.6 (118.01) </w:t>
            </w:r>
          </w:p>
        </w:tc>
        <w:tc>
          <w:tcPr>
            <w:tcW w:w="1134" w:type="dxa"/>
          </w:tcPr>
          <w:p w14:paraId="6DF0A6AC" w14:textId="7072C7FA" w:rsidR="00A623EF" w:rsidRPr="00951063" w:rsidRDefault="00A623EF" w:rsidP="00A623E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Y2htaWR0LUVyZnVydGg8L0F1dGhvcj48WWVhcj4yMDE0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Y2htaWR0LUVyZnVydGg8L0F1dGhvcj48WWVhcj4yMDE0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8A644E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42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A623EF" w:rsidRPr="00951063" w14:paraId="259EA386" w14:textId="77777777" w:rsidTr="00A623EF">
        <w:tc>
          <w:tcPr>
            <w:tcW w:w="1696" w:type="dxa"/>
          </w:tcPr>
          <w:p w14:paraId="0A9BD2DE" w14:textId="04589285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chmidt-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rfurth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14); (RESTORE extension study); NCT00906464</w:t>
            </w:r>
          </w:p>
        </w:tc>
        <w:tc>
          <w:tcPr>
            <w:tcW w:w="1701" w:type="dxa"/>
          </w:tcPr>
          <w:p w14:paraId="16F536BD" w14:textId="54F9B05D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hase 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IIb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12-month, randomized core study and 24-month open-label extension study, multicenter</w:t>
            </w:r>
          </w:p>
        </w:tc>
        <w:tc>
          <w:tcPr>
            <w:tcW w:w="1418" w:type="dxa"/>
          </w:tcPr>
          <w:p w14:paraId="5841AAF4" w14:textId="09EFB488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ior RAN + laser N=83</w:t>
            </w:r>
          </w:p>
        </w:tc>
        <w:tc>
          <w:tcPr>
            <w:tcW w:w="1843" w:type="dxa"/>
          </w:tcPr>
          <w:p w14:paraId="6A48389E" w14:textId="4BED899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VR 0.5 mg</w:t>
            </w:r>
          </w:p>
        </w:tc>
        <w:tc>
          <w:tcPr>
            <w:tcW w:w="1559" w:type="dxa"/>
          </w:tcPr>
          <w:p w14:paraId="6FB0E767" w14:textId="72C44AEE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.0</w:t>
            </w:r>
          </w:p>
        </w:tc>
        <w:tc>
          <w:tcPr>
            <w:tcW w:w="1701" w:type="dxa"/>
          </w:tcPr>
          <w:p w14:paraId="70AA4ABC" w14:textId="6F7B8DEF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onthly</w:t>
            </w:r>
          </w:p>
        </w:tc>
        <w:tc>
          <w:tcPr>
            <w:tcW w:w="2693" w:type="dxa"/>
          </w:tcPr>
          <w:p w14:paraId="7201053A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VCA at baseline, mean (SD): </w:t>
            </w:r>
          </w:p>
          <w:p w14:paraId="2C328891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rior 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+laser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= 63.0 (9.99)</w:t>
            </w:r>
          </w:p>
          <w:p w14:paraId="29ADFE51" w14:textId="77777777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14:paraId="5001F2ED" w14:textId="13022286" w:rsidR="00A623EF" w:rsidRPr="00951063" w:rsidRDefault="00A623EF" w:rsidP="00FA1ED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aseline CRT, mean (SD), 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sym w:font="Symbol" w:char="F06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m: Prior </w:t>
            </w:r>
            <w:proofErr w:type="spellStart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+laser</w:t>
            </w:r>
            <w:proofErr w:type="spellEnd"/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= 416.4 (119.91) </w:t>
            </w:r>
          </w:p>
        </w:tc>
        <w:tc>
          <w:tcPr>
            <w:tcW w:w="1134" w:type="dxa"/>
          </w:tcPr>
          <w:p w14:paraId="7871177A" w14:textId="1FE6EC50" w:rsidR="00A623EF" w:rsidRPr="00951063" w:rsidRDefault="00A623EF" w:rsidP="00A623E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Y2htaWR0LUVyZnVydGg8L0F1dGhvcj48WWVhcj4yMDE0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TY2htaWR0LUVyZnVydGg8L0F1dGhvcj48WWVhcj4yMDE0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B37C34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42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510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</w:tbl>
    <w:p w14:paraId="6668904D" w14:textId="687466B9" w:rsidR="00616AB3" w:rsidRPr="00951063" w:rsidRDefault="00616AB3" w:rsidP="00FA1ED7">
      <w:pPr>
        <w:spacing w:line="480" w:lineRule="auto"/>
        <w:rPr>
          <w:sz w:val="20"/>
          <w:szCs w:val="20"/>
          <w:lang w:val="en-US"/>
        </w:rPr>
      </w:pPr>
      <w:r w:rsidRPr="00951063">
        <w:rPr>
          <w:sz w:val="20"/>
          <w:szCs w:val="20"/>
          <w:lang w:val="en-US"/>
        </w:rPr>
        <w:t xml:space="preserve">IVR: intravitreal RAN; RAN: ranibizumab; CST: central subfield thickness; CFT: central foveal thickness; CRT: central retinal thickness; PRN: pro re </w:t>
      </w:r>
      <w:proofErr w:type="spellStart"/>
      <w:r w:rsidRPr="00951063">
        <w:rPr>
          <w:sz w:val="20"/>
          <w:szCs w:val="20"/>
          <w:lang w:val="en-US"/>
        </w:rPr>
        <w:t>nata</w:t>
      </w:r>
      <w:proofErr w:type="spellEnd"/>
      <w:r w:rsidRPr="00951063">
        <w:rPr>
          <w:sz w:val="20"/>
          <w:szCs w:val="20"/>
          <w:lang w:val="en-US"/>
        </w:rPr>
        <w:t>/ as needed; SD: standard deviation; DME: diabetic macular edema; NR: not reported; BCVA: best-corrected visual acuity; NCT: ClinicalTrials.gov identifier.</w:t>
      </w:r>
    </w:p>
    <w:sectPr w:rsidR="00616AB3" w:rsidRPr="00951063" w:rsidSect="0083732A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062B60"/>
    <w:multiLevelType w:val="hybridMultilevel"/>
    <w:tmpl w:val="8340D8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D9B78E6"/>
    <w:multiLevelType w:val="hybridMultilevel"/>
    <w:tmpl w:val="DA0A3C80"/>
    <w:lvl w:ilvl="0" w:tplc="8670FAD2">
      <w:start w:val="3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4EF4DCD"/>
    <w:multiLevelType w:val="hybridMultilevel"/>
    <w:tmpl w:val="EF6479EC"/>
    <w:lvl w:ilvl="0" w:tplc="692A05B4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u w:color="8496B0" w:themeColor="text2" w:themeTint="99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78CA26E0"/>
    <w:multiLevelType w:val="hybridMultilevel"/>
    <w:tmpl w:val="063EE6C4"/>
    <w:lvl w:ilvl="0" w:tplc="692A05B4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u w:color="8496B0" w:themeColor="text2" w:themeTint="99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BasicNumber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09s0z59b95s2wetxw45pe569v2zz0f9frvx&quot;&gt;JVRD&lt;record-ids&gt;&lt;item&gt;10&lt;/item&gt;&lt;item&gt;18&lt;/item&gt;&lt;item&gt;19&lt;/item&gt;&lt;item&gt;20&lt;/item&gt;&lt;item&gt;23&lt;/item&gt;&lt;item&gt;26&lt;/item&gt;&lt;item&gt;30&lt;/item&gt;&lt;item&gt;31&lt;/item&gt;&lt;item&gt;35&lt;/item&gt;&lt;item&gt;36&lt;/item&gt;&lt;item&gt;37&lt;/item&gt;&lt;item&gt;41&lt;/item&gt;&lt;item&gt;46&lt;/item&gt;&lt;item&gt;48&lt;/item&gt;&lt;item&gt;51&lt;/item&gt;&lt;item&gt;53&lt;/item&gt;&lt;item&gt;54&lt;/item&gt;&lt;item&gt;55&lt;/item&gt;&lt;item&gt;56&lt;/item&gt;&lt;item&gt;58&lt;/item&gt;&lt;item&gt;59&lt;/item&gt;&lt;item&gt;61&lt;/item&gt;&lt;item&gt;62&lt;/item&gt;&lt;item&gt;92&lt;/item&gt;&lt;item&gt;95&lt;/item&gt;&lt;item&gt;104&lt;/item&gt;&lt;item&gt;108&lt;/item&gt;&lt;item&gt;124&lt;/item&gt;&lt;item&gt;137&lt;/item&gt;&lt;item&gt;138&lt;/item&gt;&lt;item&gt;139&lt;/item&gt;&lt;item&gt;142&lt;/item&gt;&lt;/record-ids&gt;&lt;/item&gt;&lt;/Libraries&gt;"/>
  </w:docVars>
  <w:rsids>
    <w:rsidRoot w:val="0083732A"/>
    <w:rsid w:val="00001CD2"/>
    <w:rsid w:val="00004A49"/>
    <w:rsid w:val="00004E1D"/>
    <w:rsid w:val="000053A0"/>
    <w:rsid w:val="00006EE2"/>
    <w:rsid w:val="0001132E"/>
    <w:rsid w:val="00020D64"/>
    <w:rsid w:val="00024556"/>
    <w:rsid w:val="0002642F"/>
    <w:rsid w:val="00026B84"/>
    <w:rsid w:val="000271FB"/>
    <w:rsid w:val="000301BD"/>
    <w:rsid w:val="00030574"/>
    <w:rsid w:val="00040052"/>
    <w:rsid w:val="0004187F"/>
    <w:rsid w:val="00043D92"/>
    <w:rsid w:val="00045680"/>
    <w:rsid w:val="00066648"/>
    <w:rsid w:val="00066C50"/>
    <w:rsid w:val="00066F55"/>
    <w:rsid w:val="00070005"/>
    <w:rsid w:val="00070ED8"/>
    <w:rsid w:val="00085E68"/>
    <w:rsid w:val="000861D4"/>
    <w:rsid w:val="00086F07"/>
    <w:rsid w:val="00086F80"/>
    <w:rsid w:val="00090070"/>
    <w:rsid w:val="00092C3C"/>
    <w:rsid w:val="000954BA"/>
    <w:rsid w:val="000A1947"/>
    <w:rsid w:val="000A6B4E"/>
    <w:rsid w:val="000C06C4"/>
    <w:rsid w:val="000C46ED"/>
    <w:rsid w:val="000C54EA"/>
    <w:rsid w:val="000D5471"/>
    <w:rsid w:val="000E05FB"/>
    <w:rsid w:val="000E129B"/>
    <w:rsid w:val="000E476C"/>
    <w:rsid w:val="000E4D61"/>
    <w:rsid w:val="000E5B7C"/>
    <w:rsid w:val="000E6A65"/>
    <w:rsid w:val="000E6F45"/>
    <w:rsid w:val="000F18AD"/>
    <w:rsid w:val="000F2A77"/>
    <w:rsid w:val="000F2BAC"/>
    <w:rsid w:val="000F2D45"/>
    <w:rsid w:val="000F3068"/>
    <w:rsid w:val="000F3CB6"/>
    <w:rsid w:val="00100222"/>
    <w:rsid w:val="00104AE1"/>
    <w:rsid w:val="0011110E"/>
    <w:rsid w:val="00113098"/>
    <w:rsid w:val="0011526A"/>
    <w:rsid w:val="001254B2"/>
    <w:rsid w:val="00133539"/>
    <w:rsid w:val="0014298F"/>
    <w:rsid w:val="001429EB"/>
    <w:rsid w:val="00142D4F"/>
    <w:rsid w:val="00143650"/>
    <w:rsid w:val="00143D43"/>
    <w:rsid w:val="00143E97"/>
    <w:rsid w:val="00146077"/>
    <w:rsid w:val="00147A3A"/>
    <w:rsid w:val="001546F3"/>
    <w:rsid w:val="00154ECD"/>
    <w:rsid w:val="001577F3"/>
    <w:rsid w:val="00163118"/>
    <w:rsid w:val="00186EEF"/>
    <w:rsid w:val="001915F5"/>
    <w:rsid w:val="001962B1"/>
    <w:rsid w:val="00197296"/>
    <w:rsid w:val="001A2D55"/>
    <w:rsid w:val="001A2FD3"/>
    <w:rsid w:val="001A6CB1"/>
    <w:rsid w:val="001C5253"/>
    <w:rsid w:val="001D1755"/>
    <w:rsid w:val="001D17BD"/>
    <w:rsid w:val="001D4F27"/>
    <w:rsid w:val="001D7015"/>
    <w:rsid w:val="001E4FB9"/>
    <w:rsid w:val="001F10A4"/>
    <w:rsid w:val="001F159D"/>
    <w:rsid w:val="001F4A4C"/>
    <w:rsid w:val="001F52AC"/>
    <w:rsid w:val="001F6759"/>
    <w:rsid w:val="001F794C"/>
    <w:rsid w:val="002008ED"/>
    <w:rsid w:val="002029C2"/>
    <w:rsid w:val="00203609"/>
    <w:rsid w:val="00205561"/>
    <w:rsid w:val="00214B3C"/>
    <w:rsid w:val="00216B9B"/>
    <w:rsid w:val="00216CB9"/>
    <w:rsid w:val="00222EF9"/>
    <w:rsid w:val="00223855"/>
    <w:rsid w:val="00230220"/>
    <w:rsid w:val="002339FA"/>
    <w:rsid w:val="0024265C"/>
    <w:rsid w:val="0024464C"/>
    <w:rsid w:val="002454D0"/>
    <w:rsid w:val="002563AD"/>
    <w:rsid w:val="002568F1"/>
    <w:rsid w:val="002619BA"/>
    <w:rsid w:val="00270D5F"/>
    <w:rsid w:val="00271BC7"/>
    <w:rsid w:val="002753B4"/>
    <w:rsid w:val="00277A6D"/>
    <w:rsid w:val="00283CC5"/>
    <w:rsid w:val="002909BB"/>
    <w:rsid w:val="0029136C"/>
    <w:rsid w:val="002939B5"/>
    <w:rsid w:val="002A00A6"/>
    <w:rsid w:val="002A0D8A"/>
    <w:rsid w:val="002A214D"/>
    <w:rsid w:val="002B0E58"/>
    <w:rsid w:val="002B25D1"/>
    <w:rsid w:val="002B5231"/>
    <w:rsid w:val="002B76A1"/>
    <w:rsid w:val="002C2539"/>
    <w:rsid w:val="002D5307"/>
    <w:rsid w:val="002E0575"/>
    <w:rsid w:val="002E0630"/>
    <w:rsid w:val="002E3048"/>
    <w:rsid w:val="002E4781"/>
    <w:rsid w:val="002F29FB"/>
    <w:rsid w:val="002F2B09"/>
    <w:rsid w:val="002F334F"/>
    <w:rsid w:val="002F3729"/>
    <w:rsid w:val="002F6F76"/>
    <w:rsid w:val="002F7A41"/>
    <w:rsid w:val="003009CD"/>
    <w:rsid w:val="003103E0"/>
    <w:rsid w:val="003113AB"/>
    <w:rsid w:val="00311F3A"/>
    <w:rsid w:val="00312B70"/>
    <w:rsid w:val="003179FB"/>
    <w:rsid w:val="00321EBC"/>
    <w:rsid w:val="003230B4"/>
    <w:rsid w:val="00323B43"/>
    <w:rsid w:val="003319FB"/>
    <w:rsid w:val="00336A3E"/>
    <w:rsid w:val="0034276B"/>
    <w:rsid w:val="0034766C"/>
    <w:rsid w:val="003527BA"/>
    <w:rsid w:val="003556BB"/>
    <w:rsid w:val="0036584E"/>
    <w:rsid w:val="00367F40"/>
    <w:rsid w:val="00374574"/>
    <w:rsid w:val="00380588"/>
    <w:rsid w:val="00380A46"/>
    <w:rsid w:val="0038347F"/>
    <w:rsid w:val="00384530"/>
    <w:rsid w:val="00386249"/>
    <w:rsid w:val="00387D0B"/>
    <w:rsid w:val="00394E44"/>
    <w:rsid w:val="00397533"/>
    <w:rsid w:val="003A1249"/>
    <w:rsid w:val="003A2156"/>
    <w:rsid w:val="003A4CD3"/>
    <w:rsid w:val="003A69EC"/>
    <w:rsid w:val="003A7264"/>
    <w:rsid w:val="003B2B00"/>
    <w:rsid w:val="003C0A03"/>
    <w:rsid w:val="003C21A6"/>
    <w:rsid w:val="003C34AD"/>
    <w:rsid w:val="003C5C50"/>
    <w:rsid w:val="003E27AF"/>
    <w:rsid w:val="003E7E5A"/>
    <w:rsid w:val="003F244D"/>
    <w:rsid w:val="003F539F"/>
    <w:rsid w:val="00410433"/>
    <w:rsid w:val="00411DB7"/>
    <w:rsid w:val="00423648"/>
    <w:rsid w:val="004256B7"/>
    <w:rsid w:val="00426025"/>
    <w:rsid w:val="004263CF"/>
    <w:rsid w:val="004275C4"/>
    <w:rsid w:val="004366EA"/>
    <w:rsid w:val="0044041C"/>
    <w:rsid w:val="0044061D"/>
    <w:rsid w:val="004436B9"/>
    <w:rsid w:val="00446977"/>
    <w:rsid w:val="004516F8"/>
    <w:rsid w:val="00451CEB"/>
    <w:rsid w:val="00452AC6"/>
    <w:rsid w:val="0046331B"/>
    <w:rsid w:val="00465612"/>
    <w:rsid w:val="00472300"/>
    <w:rsid w:val="00476242"/>
    <w:rsid w:val="0047635B"/>
    <w:rsid w:val="00477A6F"/>
    <w:rsid w:val="0048116D"/>
    <w:rsid w:val="00482336"/>
    <w:rsid w:val="00484437"/>
    <w:rsid w:val="00490C8C"/>
    <w:rsid w:val="00490FE6"/>
    <w:rsid w:val="00493BD2"/>
    <w:rsid w:val="00494A0E"/>
    <w:rsid w:val="0049623E"/>
    <w:rsid w:val="004A0AD3"/>
    <w:rsid w:val="004A436E"/>
    <w:rsid w:val="004A4526"/>
    <w:rsid w:val="004B6C8B"/>
    <w:rsid w:val="004C0E72"/>
    <w:rsid w:val="004C1247"/>
    <w:rsid w:val="004C1660"/>
    <w:rsid w:val="004C195B"/>
    <w:rsid w:val="004C3D94"/>
    <w:rsid w:val="004C4221"/>
    <w:rsid w:val="004C4727"/>
    <w:rsid w:val="004C6321"/>
    <w:rsid w:val="004D6F41"/>
    <w:rsid w:val="004F7626"/>
    <w:rsid w:val="00502523"/>
    <w:rsid w:val="005051B6"/>
    <w:rsid w:val="00506D5C"/>
    <w:rsid w:val="00506FA6"/>
    <w:rsid w:val="00512147"/>
    <w:rsid w:val="00512250"/>
    <w:rsid w:val="005171F8"/>
    <w:rsid w:val="00520255"/>
    <w:rsid w:val="00521717"/>
    <w:rsid w:val="00522677"/>
    <w:rsid w:val="00524214"/>
    <w:rsid w:val="00524C93"/>
    <w:rsid w:val="00526BAC"/>
    <w:rsid w:val="00532782"/>
    <w:rsid w:val="005405AD"/>
    <w:rsid w:val="00550EE1"/>
    <w:rsid w:val="0055737E"/>
    <w:rsid w:val="005628B0"/>
    <w:rsid w:val="00564A76"/>
    <w:rsid w:val="00566436"/>
    <w:rsid w:val="005668B9"/>
    <w:rsid w:val="00570573"/>
    <w:rsid w:val="00571750"/>
    <w:rsid w:val="00580C8B"/>
    <w:rsid w:val="005924B9"/>
    <w:rsid w:val="005939B1"/>
    <w:rsid w:val="005952DF"/>
    <w:rsid w:val="005A076A"/>
    <w:rsid w:val="005A311A"/>
    <w:rsid w:val="005A395E"/>
    <w:rsid w:val="005A5211"/>
    <w:rsid w:val="005B21FE"/>
    <w:rsid w:val="005B3ED9"/>
    <w:rsid w:val="005B4709"/>
    <w:rsid w:val="005B5880"/>
    <w:rsid w:val="005D2932"/>
    <w:rsid w:val="005D2D95"/>
    <w:rsid w:val="005E5A86"/>
    <w:rsid w:val="005E72E6"/>
    <w:rsid w:val="005F17F4"/>
    <w:rsid w:val="005F2749"/>
    <w:rsid w:val="00600A4F"/>
    <w:rsid w:val="006028AE"/>
    <w:rsid w:val="00606BFD"/>
    <w:rsid w:val="00611F2D"/>
    <w:rsid w:val="00616AB3"/>
    <w:rsid w:val="00624DC7"/>
    <w:rsid w:val="00625297"/>
    <w:rsid w:val="00626103"/>
    <w:rsid w:val="00636147"/>
    <w:rsid w:val="006437B4"/>
    <w:rsid w:val="0064427C"/>
    <w:rsid w:val="00646F3B"/>
    <w:rsid w:val="00652348"/>
    <w:rsid w:val="00653C17"/>
    <w:rsid w:val="00660DC3"/>
    <w:rsid w:val="00661091"/>
    <w:rsid w:val="006669A9"/>
    <w:rsid w:val="006816FD"/>
    <w:rsid w:val="006874DE"/>
    <w:rsid w:val="0069666B"/>
    <w:rsid w:val="006979EE"/>
    <w:rsid w:val="006A0AEB"/>
    <w:rsid w:val="006A11AE"/>
    <w:rsid w:val="006A175F"/>
    <w:rsid w:val="006A482B"/>
    <w:rsid w:val="006A5D26"/>
    <w:rsid w:val="006B5514"/>
    <w:rsid w:val="006C0525"/>
    <w:rsid w:val="006C2883"/>
    <w:rsid w:val="006C34F8"/>
    <w:rsid w:val="006C487A"/>
    <w:rsid w:val="006C7DED"/>
    <w:rsid w:val="006D0658"/>
    <w:rsid w:val="006D3D87"/>
    <w:rsid w:val="006D4394"/>
    <w:rsid w:val="006D733A"/>
    <w:rsid w:val="006E0057"/>
    <w:rsid w:val="006E38FE"/>
    <w:rsid w:val="006F20BD"/>
    <w:rsid w:val="006F3E59"/>
    <w:rsid w:val="006F56F7"/>
    <w:rsid w:val="006F6D0A"/>
    <w:rsid w:val="007079E8"/>
    <w:rsid w:val="007103DD"/>
    <w:rsid w:val="00722605"/>
    <w:rsid w:val="007261B5"/>
    <w:rsid w:val="00727171"/>
    <w:rsid w:val="00732F6E"/>
    <w:rsid w:val="00733312"/>
    <w:rsid w:val="007364FB"/>
    <w:rsid w:val="0073735D"/>
    <w:rsid w:val="00737606"/>
    <w:rsid w:val="007454E9"/>
    <w:rsid w:val="007455F0"/>
    <w:rsid w:val="00746462"/>
    <w:rsid w:val="00762B97"/>
    <w:rsid w:val="007655C5"/>
    <w:rsid w:val="00777DE0"/>
    <w:rsid w:val="007814EB"/>
    <w:rsid w:val="00781E45"/>
    <w:rsid w:val="00785A14"/>
    <w:rsid w:val="00786821"/>
    <w:rsid w:val="007900F3"/>
    <w:rsid w:val="0079338D"/>
    <w:rsid w:val="00793ABD"/>
    <w:rsid w:val="0079467F"/>
    <w:rsid w:val="00795461"/>
    <w:rsid w:val="007A05B2"/>
    <w:rsid w:val="007A155E"/>
    <w:rsid w:val="007A1FA9"/>
    <w:rsid w:val="007A55FC"/>
    <w:rsid w:val="007A72E0"/>
    <w:rsid w:val="007B07BC"/>
    <w:rsid w:val="007B2B9F"/>
    <w:rsid w:val="007B53B0"/>
    <w:rsid w:val="007C187E"/>
    <w:rsid w:val="007C367B"/>
    <w:rsid w:val="007C3C46"/>
    <w:rsid w:val="007C3E28"/>
    <w:rsid w:val="007D2A04"/>
    <w:rsid w:val="007D56B4"/>
    <w:rsid w:val="007E3222"/>
    <w:rsid w:val="007E5200"/>
    <w:rsid w:val="007E7B54"/>
    <w:rsid w:val="007F2BF1"/>
    <w:rsid w:val="00801D66"/>
    <w:rsid w:val="00804D05"/>
    <w:rsid w:val="008061C3"/>
    <w:rsid w:val="0080697D"/>
    <w:rsid w:val="00813489"/>
    <w:rsid w:val="00815C24"/>
    <w:rsid w:val="0081659F"/>
    <w:rsid w:val="00816852"/>
    <w:rsid w:val="008168BC"/>
    <w:rsid w:val="008176E5"/>
    <w:rsid w:val="0082612E"/>
    <w:rsid w:val="00827672"/>
    <w:rsid w:val="00830E78"/>
    <w:rsid w:val="00835C67"/>
    <w:rsid w:val="0083732A"/>
    <w:rsid w:val="00840174"/>
    <w:rsid w:val="008421F0"/>
    <w:rsid w:val="00842575"/>
    <w:rsid w:val="00842B9B"/>
    <w:rsid w:val="008434CB"/>
    <w:rsid w:val="00843C02"/>
    <w:rsid w:val="00847D7E"/>
    <w:rsid w:val="008505C9"/>
    <w:rsid w:val="00852CED"/>
    <w:rsid w:val="00855E44"/>
    <w:rsid w:val="00864A70"/>
    <w:rsid w:val="008754A9"/>
    <w:rsid w:val="00877386"/>
    <w:rsid w:val="0087784D"/>
    <w:rsid w:val="008778F1"/>
    <w:rsid w:val="00877CD5"/>
    <w:rsid w:val="0088227B"/>
    <w:rsid w:val="008933D0"/>
    <w:rsid w:val="00897D9B"/>
    <w:rsid w:val="008A644E"/>
    <w:rsid w:val="008B6C03"/>
    <w:rsid w:val="008C0797"/>
    <w:rsid w:val="008C2376"/>
    <w:rsid w:val="008C734C"/>
    <w:rsid w:val="008E4738"/>
    <w:rsid w:val="008E4A42"/>
    <w:rsid w:val="008F0380"/>
    <w:rsid w:val="008F0DF5"/>
    <w:rsid w:val="008F5324"/>
    <w:rsid w:val="009047FC"/>
    <w:rsid w:val="00904F67"/>
    <w:rsid w:val="00905272"/>
    <w:rsid w:val="00906625"/>
    <w:rsid w:val="00915952"/>
    <w:rsid w:val="00921057"/>
    <w:rsid w:val="00923F8B"/>
    <w:rsid w:val="00930A69"/>
    <w:rsid w:val="00932A11"/>
    <w:rsid w:val="00941B0D"/>
    <w:rsid w:val="009439E7"/>
    <w:rsid w:val="009467A3"/>
    <w:rsid w:val="0094776E"/>
    <w:rsid w:val="00951063"/>
    <w:rsid w:val="0095120E"/>
    <w:rsid w:val="009516B5"/>
    <w:rsid w:val="009516D5"/>
    <w:rsid w:val="009529E0"/>
    <w:rsid w:val="00954E22"/>
    <w:rsid w:val="00961248"/>
    <w:rsid w:val="0096247F"/>
    <w:rsid w:val="009624D7"/>
    <w:rsid w:val="00964E90"/>
    <w:rsid w:val="00981583"/>
    <w:rsid w:val="00981678"/>
    <w:rsid w:val="00983A2B"/>
    <w:rsid w:val="00984629"/>
    <w:rsid w:val="00985EB2"/>
    <w:rsid w:val="009879C8"/>
    <w:rsid w:val="00990C95"/>
    <w:rsid w:val="00992E53"/>
    <w:rsid w:val="0099560B"/>
    <w:rsid w:val="009A7FF1"/>
    <w:rsid w:val="009B7660"/>
    <w:rsid w:val="009C1B54"/>
    <w:rsid w:val="009C1D51"/>
    <w:rsid w:val="009C2868"/>
    <w:rsid w:val="009C6B7B"/>
    <w:rsid w:val="009D3C63"/>
    <w:rsid w:val="009E0B7E"/>
    <w:rsid w:val="009E1A43"/>
    <w:rsid w:val="009E4448"/>
    <w:rsid w:val="009E517C"/>
    <w:rsid w:val="009F5A93"/>
    <w:rsid w:val="009F7581"/>
    <w:rsid w:val="009F7852"/>
    <w:rsid w:val="009F7E33"/>
    <w:rsid w:val="00A02A7A"/>
    <w:rsid w:val="00A03C98"/>
    <w:rsid w:val="00A05938"/>
    <w:rsid w:val="00A07BA0"/>
    <w:rsid w:val="00A1269E"/>
    <w:rsid w:val="00A2657F"/>
    <w:rsid w:val="00A27E89"/>
    <w:rsid w:val="00A32B45"/>
    <w:rsid w:val="00A35635"/>
    <w:rsid w:val="00A425AC"/>
    <w:rsid w:val="00A460D4"/>
    <w:rsid w:val="00A508DB"/>
    <w:rsid w:val="00A51F5D"/>
    <w:rsid w:val="00A5729E"/>
    <w:rsid w:val="00A57530"/>
    <w:rsid w:val="00A623EF"/>
    <w:rsid w:val="00A7358F"/>
    <w:rsid w:val="00A769D8"/>
    <w:rsid w:val="00A77F2B"/>
    <w:rsid w:val="00A81D2D"/>
    <w:rsid w:val="00A876F2"/>
    <w:rsid w:val="00A9336D"/>
    <w:rsid w:val="00A94C34"/>
    <w:rsid w:val="00A94F3F"/>
    <w:rsid w:val="00A97162"/>
    <w:rsid w:val="00AA2922"/>
    <w:rsid w:val="00AA651C"/>
    <w:rsid w:val="00AB1049"/>
    <w:rsid w:val="00AB5146"/>
    <w:rsid w:val="00AD21AC"/>
    <w:rsid w:val="00AE22AA"/>
    <w:rsid w:val="00AE4C6E"/>
    <w:rsid w:val="00AE4E3F"/>
    <w:rsid w:val="00AE5BD7"/>
    <w:rsid w:val="00AF22F4"/>
    <w:rsid w:val="00AF23FA"/>
    <w:rsid w:val="00B004E3"/>
    <w:rsid w:val="00B02C1D"/>
    <w:rsid w:val="00B04970"/>
    <w:rsid w:val="00B05661"/>
    <w:rsid w:val="00B05EEB"/>
    <w:rsid w:val="00B13E64"/>
    <w:rsid w:val="00B17B28"/>
    <w:rsid w:val="00B20157"/>
    <w:rsid w:val="00B2139A"/>
    <w:rsid w:val="00B22356"/>
    <w:rsid w:val="00B25FD5"/>
    <w:rsid w:val="00B3571D"/>
    <w:rsid w:val="00B36EA0"/>
    <w:rsid w:val="00B37C34"/>
    <w:rsid w:val="00B42270"/>
    <w:rsid w:val="00B4646C"/>
    <w:rsid w:val="00B507FE"/>
    <w:rsid w:val="00B50F8E"/>
    <w:rsid w:val="00B52127"/>
    <w:rsid w:val="00B57C52"/>
    <w:rsid w:val="00B617F6"/>
    <w:rsid w:val="00B664B7"/>
    <w:rsid w:val="00B66E0C"/>
    <w:rsid w:val="00B80086"/>
    <w:rsid w:val="00B84FD9"/>
    <w:rsid w:val="00B8511A"/>
    <w:rsid w:val="00B91022"/>
    <w:rsid w:val="00B930E2"/>
    <w:rsid w:val="00B946A7"/>
    <w:rsid w:val="00B948BF"/>
    <w:rsid w:val="00BA0A9E"/>
    <w:rsid w:val="00BA50A0"/>
    <w:rsid w:val="00BA539B"/>
    <w:rsid w:val="00BB27F7"/>
    <w:rsid w:val="00BB491C"/>
    <w:rsid w:val="00BB6BC0"/>
    <w:rsid w:val="00BC0AF2"/>
    <w:rsid w:val="00BC263F"/>
    <w:rsid w:val="00BC43F4"/>
    <w:rsid w:val="00BC66EA"/>
    <w:rsid w:val="00BD343F"/>
    <w:rsid w:val="00BD6575"/>
    <w:rsid w:val="00BE40B5"/>
    <w:rsid w:val="00BE736E"/>
    <w:rsid w:val="00BF3146"/>
    <w:rsid w:val="00C04615"/>
    <w:rsid w:val="00C04EAE"/>
    <w:rsid w:val="00C0703A"/>
    <w:rsid w:val="00C11BC0"/>
    <w:rsid w:val="00C15C1F"/>
    <w:rsid w:val="00C16E5C"/>
    <w:rsid w:val="00C222CE"/>
    <w:rsid w:val="00C25B28"/>
    <w:rsid w:val="00C3211D"/>
    <w:rsid w:val="00C32E90"/>
    <w:rsid w:val="00C414C3"/>
    <w:rsid w:val="00C51269"/>
    <w:rsid w:val="00C54A0A"/>
    <w:rsid w:val="00C60335"/>
    <w:rsid w:val="00C61F01"/>
    <w:rsid w:val="00C63FC9"/>
    <w:rsid w:val="00C661BB"/>
    <w:rsid w:val="00C6663A"/>
    <w:rsid w:val="00C74CDB"/>
    <w:rsid w:val="00C85A45"/>
    <w:rsid w:val="00C9156E"/>
    <w:rsid w:val="00C9725D"/>
    <w:rsid w:val="00CA632B"/>
    <w:rsid w:val="00CB39F4"/>
    <w:rsid w:val="00CB3A84"/>
    <w:rsid w:val="00CC34AB"/>
    <w:rsid w:val="00CC7138"/>
    <w:rsid w:val="00CD0C7A"/>
    <w:rsid w:val="00CE006E"/>
    <w:rsid w:val="00CE1A42"/>
    <w:rsid w:val="00CE4F71"/>
    <w:rsid w:val="00D07031"/>
    <w:rsid w:val="00D07D2A"/>
    <w:rsid w:val="00D10741"/>
    <w:rsid w:val="00D10DE5"/>
    <w:rsid w:val="00D16AF5"/>
    <w:rsid w:val="00D25EB1"/>
    <w:rsid w:val="00D267C5"/>
    <w:rsid w:val="00D31879"/>
    <w:rsid w:val="00D41338"/>
    <w:rsid w:val="00D43A9A"/>
    <w:rsid w:val="00D47A98"/>
    <w:rsid w:val="00D50BE0"/>
    <w:rsid w:val="00D55320"/>
    <w:rsid w:val="00D55903"/>
    <w:rsid w:val="00D573B3"/>
    <w:rsid w:val="00D63BE1"/>
    <w:rsid w:val="00D64F50"/>
    <w:rsid w:val="00D809EF"/>
    <w:rsid w:val="00D849C3"/>
    <w:rsid w:val="00D90C26"/>
    <w:rsid w:val="00D93113"/>
    <w:rsid w:val="00DA1B6D"/>
    <w:rsid w:val="00DA2977"/>
    <w:rsid w:val="00DB2DD4"/>
    <w:rsid w:val="00DB3E22"/>
    <w:rsid w:val="00DC1599"/>
    <w:rsid w:val="00DC1D73"/>
    <w:rsid w:val="00DC1DDD"/>
    <w:rsid w:val="00DC21EE"/>
    <w:rsid w:val="00DC2D70"/>
    <w:rsid w:val="00DC5B69"/>
    <w:rsid w:val="00DC642B"/>
    <w:rsid w:val="00DD3FB3"/>
    <w:rsid w:val="00DE157E"/>
    <w:rsid w:val="00DE5D4E"/>
    <w:rsid w:val="00DE7394"/>
    <w:rsid w:val="00DE7996"/>
    <w:rsid w:val="00DF32FF"/>
    <w:rsid w:val="00DF3361"/>
    <w:rsid w:val="00E010CA"/>
    <w:rsid w:val="00E04EB1"/>
    <w:rsid w:val="00E05EA2"/>
    <w:rsid w:val="00E06C20"/>
    <w:rsid w:val="00E07134"/>
    <w:rsid w:val="00E0762B"/>
    <w:rsid w:val="00E1060F"/>
    <w:rsid w:val="00E11ED2"/>
    <w:rsid w:val="00E174A3"/>
    <w:rsid w:val="00E21ED6"/>
    <w:rsid w:val="00E30951"/>
    <w:rsid w:val="00E32AC4"/>
    <w:rsid w:val="00E33021"/>
    <w:rsid w:val="00E338C8"/>
    <w:rsid w:val="00E42B17"/>
    <w:rsid w:val="00E4453B"/>
    <w:rsid w:val="00E44F39"/>
    <w:rsid w:val="00E4617D"/>
    <w:rsid w:val="00E529B4"/>
    <w:rsid w:val="00E67F15"/>
    <w:rsid w:val="00E726B5"/>
    <w:rsid w:val="00E74842"/>
    <w:rsid w:val="00E83C08"/>
    <w:rsid w:val="00E909EC"/>
    <w:rsid w:val="00E93B19"/>
    <w:rsid w:val="00EA2F9B"/>
    <w:rsid w:val="00EA50F4"/>
    <w:rsid w:val="00EA5577"/>
    <w:rsid w:val="00EA6E68"/>
    <w:rsid w:val="00EB490F"/>
    <w:rsid w:val="00EC0D8E"/>
    <w:rsid w:val="00EC1418"/>
    <w:rsid w:val="00EC1A57"/>
    <w:rsid w:val="00EC7540"/>
    <w:rsid w:val="00ED4D5E"/>
    <w:rsid w:val="00ED5F75"/>
    <w:rsid w:val="00ED6A7C"/>
    <w:rsid w:val="00ED6D5C"/>
    <w:rsid w:val="00EE54DB"/>
    <w:rsid w:val="00F0085D"/>
    <w:rsid w:val="00F00A60"/>
    <w:rsid w:val="00F02FD6"/>
    <w:rsid w:val="00F0346D"/>
    <w:rsid w:val="00F10EAC"/>
    <w:rsid w:val="00F12166"/>
    <w:rsid w:val="00F13081"/>
    <w:rsid w:val="00F238EF"/>
    <w:rsid w:val="00F25E9A"/>
    <w:rsid w:val="00F3735B"/>
    <w:rsid w:val="00F37A0E"/>
    <w:rsid w:val="00F427B7"/>
    <w:rsid w:val="00F44984"/>
    <w:rsid w:val="00F4598A"/>
    <w:rsid w:val="00F45D0E"/>
    <w:rsid w:val="00F46ED4"/>
    <w:rsid w:val="00F5363C"/>
    <w:rsid w:val="00F536C6"/>
    <w:rsid w:val="00F67E2A"/>
    <w:rsid w:val="00F701BD"/>
    <w:rsid w:val="00F70695"/>
    <w:rsid w:val="00F71043"/>
    <w:rsid w:val="00F714D0"/>
    <w:rsid w:val="00F7448A"/>
    <w:rsid w:val="00F80371"/>
    <w:rsid w:val="00F81234"/>
    <w:rsid w:val="00F81B48"/>
    <w:rsid w:val="00F911BB"/>
    <w:rsid w:val="00F913CF"/>
    <w:rsid w:val="00F93179"/>
    <w:rsid w:val="00F941B7"/>
    <w:rsid w:val="00F948D3"/>
    <w:rsid w:val="00F94C09"/>
    <w:rsid w:val="00F9571D"/>
    <w:rsid w:val="00F95E3F"/>
    <w:rsid w:val="00FA1ED7"/>
    <w:rsid w:val="00FA2BFE"/>
    <w:rsid w:val="00FA3D50"/>
    <w:rsid w:val="00FA79EF"/>
    <w:rsid w:val="00FB50BA"/>
    <w:rsid w:val="00FB6E10"/>
    <w:rsid w:val="00FC023E"/>
    <w:rsid w:val="00FC15F8"/>
    <w:rsid w:val="00FE0256"/>
    <w:rsid w:val="00FE2A84"/>
    <w:rsid w:val="00FE643D"/>
    <w:rsid w:val="00FE6BE3"/>
    <w:rsid w:val="00FE7743"/>
    <w:rsid w:val="00FF0305"/>
    <w:rsid w:val="00FF55A9"/>
    <w:rsid w:val="00FF5687"/>
    <w:rsid w:val="00FF5B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0AF14F4"/>
  <w15:docId w15:val="{AD6BA4C6-9DC6-4D67-BC19-DEAC97F16E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9571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373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A651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6F3E59"/>
    <w:pPr>
      <w:spacing w:after="0"/>
      <w:jc w:val="center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F3E59"/>
    <w:rPr>
      <w:rFonts w:ascii="Times New Roman" w:hAnsi="Times New Roman" w:cs="Times New Roman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F3E59"/>
    <w:pPr>
      <w:spacing w:line="480" w:lineRule="auto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F3E59"/>
    <w:rPr>
      <w:rFonts w:ascii="Times New Roman" w:hAnsi="Times New Roman" w:cs="Times New Roman"/>
      <w:noProof/>
      <w:sz w:val="20"/>
      <w:lang w:val="en-US"/>
    </w:rPr>
  </w:style>
  <w:style w:type="paragraph" w:customStyle="1" w:styleId="Table">
    <w:name w:val="Table"/>
    <w:basedOn w:val="BodyText"/>
    <w:rsid w:val="00C51269"/>
    <w:pPr>
      <w:spacing w:after="0" w:line="240" w:lineRule="auto"/>
    </w:pPr>
    <w:rPr>
      <w:rFonts w:ascii="Arial" w:eastAsia="Times New Roman" w:hAnsi="Arial" w:cs="Times New Roman"/>
      <w:color w:val="000000"/>
      <w:sz w:val="18"/>
      <w:szCs w:val="20"/>
      <w:lang w:val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C51269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C51269"/>
  </w:style>
  <w:style w:type="character" w:styleId="CommentReference">
    <w:name w:val="annotation reference"/>
    <w:basedOn w:val="DefaultParagraphFont"/>
    <w:uiPriority w:val="99"/>
    <w:semiHidden/>
    <w:unhideWhenUsed/>
    <w:rsid w:val="0006664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6664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6664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66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664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6664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664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3584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7F9ACF-AA35-4E29-9CB7-914879341C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3</Pages>
  <Words>3451</Words>
  <Characters>19676</Characters>
  <Application>Microsoft Office Word</Application>
  <DocSecurity>0</DocSecurity>
  <Lines>163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0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lara Belzar</dc:creator>
  <cp:keywords/>
  <dc:description/>
  <cp:lastModifiedBy>Rebecca Ayres</cp:lastModifiedBy>
  <cp:revision>6</cp:revision>
  <cp:lastPrinted>2019-06-26T13:27:00Z</cp:lastPrinted>
  <dcterms:created xsi:type="dcterms:W3CDTF">2019-06-26T13:36:00Z</dcterms:created>
  <dcterms:modified xsi:type="dcterms:W3CDTF">2019-06-26T14:01:00Z</dcterms:modified>
</cp:coreProperties>
</file>